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2CEF9C5" w14:textId="6E6AFB8C" w:rsidR="00D57B86" w:rsidRPr="007F07C7" w:rsidRDefault="00EC73DE" w:rsidP="00EC73DE">
      <w:pPr>
        <w:outlineLvl w:val="0"/>
        <w:rPr>
          <w:b/>
          <w:i/>
          <w:color w:val="6C2085" w:themeColor="accent6"/>
        </w:rPr>
      </w:pPr>
      <w:r w:rsidRPr="007F07C7">
        <w:rPr>
          <w:b/>
          <w:i/>
          <w:color w:val="6C2085" w:themeColor="accent6"/>
        </w:rPr>
        <w:t>Comparing genetic risk scores and family history as predictors of schizophrenia using Nordic registers</w:t>
      </w:r>
    </w:p>
    <w:p w14:paraId="1941298A" w14:textId="796C241F" w:rsidR="00EC73DE" w:rsidRPr="007F07C7" w:rsidRDefault="005E3D32" w:rsidP="009B3397">
      <w:r w:rsidRPr="007F07C7">
        <w:t>Supplemental Tables &amp; Figures</w:t>
      </w:r>
    </w:p>
    <w:p w14:paraId="7BE567BF" w14:textId="77777777" w:rsidR="00EC73DE" w:rsidRPr="007F07C7" w:rsidRDefault="00EC73DE" w:rsidP="00BB5318"/>
    <w:p w14:paraId="44B2A921" w14:textId="511A0079" w:rsidR="005E3D32" w:rsidRPr="00B24D95" w:rsidRDefault="007F07C7" w:rsidP="00BB5318">
      <w:pPr>
        <w:rPr>
          <w:b/>
          <w:i/>
        </w:rPr>
      </w:pPr>
      <w:r w:rsidRPr="00B24D95">
        <w:rPr>
          <w:b/>
          <w:i/>
        </w:rPr>
        <w:t>Table of C</w:t>
      </w:r>
      <w:r w:rsidR="0056603C" w:rsidRPr="00B24D95">
        <w:rPr>
          <w:b/>
          <w:i/>
        </w:rPr>
        <w:t>ontents</w:t>
      </w:r>
    </w:p>
    <w:p w14:paraId="21443E1F" w14:textId="77777777" w:rsidR="002B2B11" w:rsidRDefault="0007309C">
      <w:pPr>
        <w:pStyle w:val="TOC2"/>
        <w:tabs>
          <w:tab w:val="right" w:leader="dot" w:pos="9010"/>
        </w:tabs>
        <w:rPr>
          <w:rFonts w:asciiTheme="minorHAnsi" w:eastAsiaTheme="minorEastAsia" w:hAnsiTheme="minorHAnsi" w:cstheme="minorBidi"/>
          <w:noProof/>
          <w:sz w:val="24"/>
          <w:szCs w:val="24"/>
          <w:bdr w:val="none" w:sz="0" w:space="0" w:color="auto"/>
          <w:lang w:val="en-GB" w:eastAsia="zh-CN"/>
        </w:rPr>
      </w:pPr>
      <w:r>
        <w:rPr>
          <w:rFonts w:asciiTheme="minorHAnsi" w:hAnsiTheme="minorHAnsi"/>
          <w:b/>
          <w:i/>
          <w:sz w:val="24"/>
          <w:szCs w:val="24"/>
        </w:rPr>
        <w:fldChar w:fldCharType="begin"/>
      </w:r>
      <w:r>
        <w:rPr>
          <w:b/>
          <w:i/>
          <w:sz w:val="24"/>
          <w:szCs w:val="24"/>
        </w:rPr>
        <w:instrText xml:space="preserve"> TOC \o "1-3" </w:instrText>
      </w:r>
      <w:r>
        <w:rPr>
          <w:rFonts w:asciiTheme="minorHAnsi" w:hAnsiTheme="minorHAnsi"/>
          <w:b/>
          <w:i/>
          <w:sz w:val="24"/>
          <w:szCs w:val="24"/>
        </w:rPr>
        <w:fldChar w:fldCharType="separate"/>
      </w:r>
      <w:r w:rsidR="002B2B11">
        <w:rPr>
          <w:noProof/>
        </w:rPr>
        <w:t>Figure S1. Flow chart of sample processing</w:t>
      </w:r>
      <w:r w:rsidR="002B2B11">
        <w:rPr>
          <w:noProof/>
        </w:rPr>
        <w:tab/>
      </w:r>
      <w:r w:rsidR="002B2B11">
        <w:rPr>
          <w:noProof/>
        </w:rPr>
        <w:fldChar w:fldCharType="begin"/>
      </w:r>
      <w:r w:rsidR="002B2B11">
        <w:rPr>
          <w:noProof/>
        </w:rPr>
        <w:instrText xml:space="preserve"> PAGEREF _Toc487728507 \h </w:instrText>
      </w:r>
      <w:r w:rsidR="002B2B11">
        <w:rPr>
          <w:noProof/>
        </w:rPr>
      </w:r>
      <w:r w:rsidR="002B2B11">
        <w:rPr>
          <w:noProof/>
        </w:rPr>
        <w:fldChar w:fldCharType="separate"/>
      </w:r>
      <w:r w:rsidR="002B2B11">
        <w:rPr>
          <w:noProof/>
        </w:rPr>
        <w:t>2</w:t>
      </w:r>
      <w:r w:rsidR="002B2B11">
        <w:rPr>
          <w:noProof/>
        </w:rPr>
        <w:fldChar w:fldCharType="end"/>
      </w:r>
    </w:p>
    <w:p w14:paraId="520FF7EA" w14:textId="77777777" w:rsidR="002B2B11" w:rsidRDefault="002B2B11">
      <w:pPr>
        <w:pStyle w:val="TOC2"/>
        <w:tabs>
          <w:tab w:val="right" w:leader="dot" w:pos="9010"/>
        </w:tabs>
        <w:rPr>
          <w:rFonts w:asciiTheme="minorHAnsi" w:eastAsiaTheme="minorEastAsia" w:hAnsiTheme="minorHAnsi" w:cstheme="minorBidi"/>
          <w:noProof/>
          <w:sz w:val="24"/>
          <w:szCs w:val="24"/>
          <w:bdr w:val="none" w:sz="0" w:space="0" w:color="auto"/>
          <w:lang w:val="en-GB" w:eastAsia="zh-CN"/>
        </w:rPr>
      </w:pPr>
      <w:r>
        <w:rPr>
          <w:noProof/>
        </w:rPr>
        <w:t>Figure S2. Nagelkerke R</w:t>
      </w:r>
      <w:r w:rsidRPr="000C7C77">
        <w:rPr>
          <w:noProof/>
          <w:vertAlign w:val="superscript"/>
        </w:rPr>
        <w:t>2</w:t>
      </w:r>
      <w:r>
        <w:rPr>
          <w:noProof/>
        </w:rPr>
        <w:t xml:space="preserve"> explained by individual GR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8772850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14:paraId="49A69EE1" w14:textId="77777777" w:rsidR="002B2B11" w:rsidRDefault="002B2B11">
      <w:pPr>
        <w:pStyle w:val="TOC2"/>
        <w:tabs>
          <w:tab w:val="right" w:leader="dot" w:pos="9010"/>
        </w:tabs>
        <w:rPr>
          <w:rFonts w:asciiTheme="minorHAnsi" w:eastAsiaTheme="minorEastAsia" w:hAnsiTheme="minorHAnsi" w:cstheme="minorBidi"/>
          <w:noProof/>
          <w:sz w:val="24"/>
          <w:szCs w:val="24"/>
          <w:bdr w:val="none" w:sz="0" w:space="0" w:color="auto"/>
          <w:lang w:val="en-GB" w:eastAsia="zh-CN"/>
        </w:rPr>
      </w:pPr>
      <w:r>
        <w:rPr>
          <w:noProof/>
        </w:rPr>
        <w:t>Figure S3. Boxplots for GRS mean differences in samples with positive and negative family history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8772850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1829F389" w14:textId="77777777" w:rsidR="002B2B11" w:rsidRDefault="002B2B11">
      <w:pPr>
        <w:pStyle w:val="TOC2"/>
        <w:tabs>
          <w:tab w:val="right" w:leader="dot" w:pos="9010"/>
        </w:tabs>
        <w:rPr>
          <w:rFonts w:asciiTheme="minorHAnsi" w:eastAsiaTheme="minorEastAsia" w:hAnsiTheme="minorHAnsi" w:cstheme="minorBidi"/>
          <w:noProof/>
          <w:sz w:val="24"/>
          <w:szCs w:val="24"/>
          <w:bdr w:val="none" w:sz="0" w:space="0" w:color="auto"/>
          <w:lang w:val="en-GB" w:eastAsia="zh-CN"/>
        </w:rPr>
      </w:pPr>
      <w:r>
        <w:rPr>
          <w:noProof/>
        </w:rPr>
        <w:t>Table S1. Intercepts from LD-score regressio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8772851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14:paraId="1C70816C" w14:textId="77777777" w:rsidR="002B2B11" w:rsidRDefault="002B2B11">
      <w:pPr>
        <w:pStyle w:val="TOC2"/>
        <w:tabs>
          <w:tab w:val="right" w:leader="dot" w:pos="9010"/>
        </w:tabs>
        <w:rPr>
          <w:rFonts w:asciiTheme="minorHAnsi" w:eastAsiaTheme="minorEastAsia" w:hAnsiTheme="minorHAnsi" w:cstheme="minorBidi"/>
          <w:noProof/>
          <w:sz w:val="24"/>
          <w:szCs w:val="24"/>
          <w:bdr w:val="none" w:sz="0" w:space="0" w:color="auto"/>
          <w:lang w:val="en-GB" w:eastAsia="zh-CN"/>
        </w:rPr>
      </w:pPr>
      <w:r>
        <w:rPr>
          <w:noProof/>
        </w:rPr>
        <w:t>Table S2. Number of SNPs used for GRS calculation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8772851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2321DDFC" w14:textId="77777777" w:rsidR="002B2B11" w:rsidRDefault="002B2B11">
      <w:pPr>
        <w:pStyle w:val="TOC2"/>
        <w:tabs>
          <w:tab w:val="right" w:leader="dot" w:pos="9010"/>
        </w:tabs>
        <w:rPr>
          <w:rFonts w:asciiTheme="minorHAnsi" w:eastAsiaTheme="minorEastAsia" w:hAnsiTheme="minorHAnsi" w:cstheme="minorBidi"/>
          <w:noProof/>
          <w:sz w:val="24"/>
          <w:szCs w:val="24"/>
          <w:bdr w:val="none" w:sz="0" w:space="0" w:color="auto"/>
          <w:lang w:val="en-GB" w:eastAsia="zh-CN"/>
        </w:rPr>
      </w:pPr>
      <w:r>
        <w:rPr>
          <w:noProof/>
        </w:rPr>
        <w:t>Table S3. Genetic correlations of SCZ, BIP, MDD, ASD, BMI, &amp; EDU in discovery set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8772851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</w:p>
    <w:p w14:paraId="654DC68A" w14:textId="77777777" w:rsidR="002B2B11" w:rsidRDefault="002B2B11">
      <w:pPr>
        <w:pStyle w:val="TOC2"/>
        <w:tabs>
          <w:tab w:val="right" w:leader="dot" w:pos="9010"/>
        </w:tabs>
        <w:rPr>
          <w:rFonts w:asciiTheme="minorHAnsi" w:eastAsiaTheme="minorEastAsia" w:hAnsiTheme="minorHAnsi" w:cstheme="minorBidi"/>
          <w:noProof/>
          <w:sz w:val="24"/>
          <w:szCs w:val="24"/>
          <w:bdr w:val="none" w:sz="0" w:space="0" w:color="auto"/>
          <w:lang w:val="en-GB" w:eastAsia="zh-CN"/>
        </w:rPr>
      </w:pPr>
      <w:r>
        <w:rPr>
          <w:noProof/>
        </w:rPr>
        <w:t>Table S4. Mean case-control differences in GRS and the variance explained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8772851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</w:p>
    <w:p w14:paraId="73C68C99" w14:textId="77777777" w:rsidR="002B2B11" w:rsidRDefault="002B2B11">
      <w:pPr>
        <w:pStyle w:val="TOC2"/>
        <w:tabs>
          <w:tab w:val="right" w:leader="dot" w:pos="9010"/>
        </w:tabs>
        <w:rPr>
          <w:rFonts w:asciiTheme="minorHAnsi" w:eastAsiaTheme="minorEastAsia" w:hAnsiTheme="minorHAnsi" w:cstheme="minorBidi"/>
          <w:noProof/>
          <w:sz w:val="24"/>
          <w:szCs w:val="24"/>
          <w:bdr w:val="none" w:sz="0" w:space="0" w:color="auto"/>
          <w:lang w:val="en-GB" w:eastAsia="zh-CN"/>
        </w:rPr>
      </w:pPr>
      <w:r>
        <w:rPr>
          <w:noProof/>
        </w:rPr>
        <w:t>Table S5. Correlations of GRS for SCZ, BIP, MDD, ASD, BMI, &amp; EDU in target set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8772851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14:paraId="230CBC13" w14:textId="77777777" w:rsidR="002B2B11" w:rsidRDefault="002B2B11">
      <w:pPr>
        <w:pStyle w:val="TOC2"/>
        <w:tabs>
          <w:tab w:val="right" w:leader="dot" w:pos="9010"/>
        </w:tabs>
        <w:rPr>
          <w:rFonts w:asciiTheme="minorHAnsi" w:eastAsiaTheme="minorEastAsia" w:hAnsiTheme="minorHAnsi" w:cstheme="minorBidi"/>
          <w:noProof/>
          <w:sz w:val="24"/>
          <w:szCs w:val="24"/>
          <w:bdr w:val="none" w:sz="0" w:space="0" w:color="auto"/>
          <w:lang w:val="en-GB" w:eastAsia="zh-CN"/>
        </w:rPr>
      </w:pPr>
      <w:r>
        <w:rPr>
          <w:noProof/>
        </w:rPr>
        <w:t>Table S6. Separate &amp; joint estimation of family history &amp; GRS (excluding Norway)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8772851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14:paraId="3A97ED5C" w14:textId="77777777" w:rsidR="002B2B11" w:rsidRDefault="002B2B11">
      <w:pPr>
        <w:pStyle w:val="TOC2"/>
        <w:tabs>
          <w:tab w:val="right" w:leader="dot" w:pos="9010"/>
        </w:tabs>
        <w:rPr>
          <w:rFonts w:asciiTheme="minorHAnsi" w:eastAsiaTheme="minorEastAsia" w:hAnsiTheme="minorHAnsi" w:cstheme="minorBidi"/>
          <w:noProof/>
          <w:sz w:val="24"/>
          <w:szCs w:val="24"/>
          <w:bdr w:val="none" w:sz="0" w:space="0" w:color="auto"/>
          <w:lang w:val="en-GB" w:eastAsia="zh-CN"/>
        </w:rPr>
      </w:pPr>
      <w:r>
        <w:rPr>
          <w:noProof/>
        </w:rPr>
        <w:t>Referenc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8772851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1</w:t>
      </w:r>
      <w:r>
        <w:rPr>
          <w:noProof/>
        </w:rPr>
        <w:fldChar w:fldCharType="end"/>
      </w:r>
    </w:p>
    <w:p w14:paraId="03EABA04" w14:textId="28EE8CC6" w:rsidR="005E3D32" w:rsidRPr="009539C0" w:rsidRDefault="0007309C" w:rsidP="009539C0">
      <w:r>
        <w:fldChar w:fldCharType="end"/>
      </w:r>
    </w:p>
    <w:p w14:paraId="0F91839D" w14:textId="77777777" w:rsidR="005E3D32" w:rsidRPr="009539C0" w:rsidRDefault="005E3D32" w:rsidP="009539C0"/>
    <w:p w14:paraId="5C72E9F0" w14:textId="3F85761A" w:rsidR="005E3D32" w:rsidRPr="007F07C7" w:rsidRDefault="005E3D32" w:rsidP="009539C0">
      <w:r w:rsidRPr="007F07C7">
        <w:br w:type="page"/>
      </w:r>
    </w:p>
    <w:p w14:paraId="560CA630" w14:textId="473B39C1" w:rsidR="005E3D32" w:rsidRPr="007F07C7" w:rsidRDefault="005E3D32" w:rsidP="009539C0">
      <w:pPr>
        <w:pStyle w:val="Heading2"/>
      </w:pPr>
      <w:bookmarkStart w:id="0" w:name="_Toc476471392"/>
      <w:bookmarkStart w:id="1" w:name="_Toc487728507"/>
      <w:r w:rsidRPr="007F07C7">
        <w:lastRenderedPageBreak/>
        <w:t xml:space="preserve">Figure </w:t>
      </w:r>
      <w:r w:rsidR="007F07C7">
        <w:t>S</w:t>
      </w:r>
      <w:r w:rsidR="00465509" w:rsidRPr="007F07C7">
        <w:t>1. Flow chart of sample processing</w:t>
      </w:r>
      <w:bookmarkEnd w:id="0"/>
      <w:bookmarkEnd w:id="1"/>
    </w:p>
    <w:p w14:paraId="150F382C" w14:textId="6C7947B2" w:rsidR="005E3D32" w:rsidRPr="009539C0" w:rsidRDefault="005E3D32" w:rsidP="009539C0">
      <w:r w:rsidRPr="007F07C7">
        <w:rPr>
          <w:noProof/>
          <w:lang w:eastAsia="en-US"/>
        </w:rPr>
        <w:drawing>
          <wp:inline distT="0" distB="0" distL="0" distR="0" wp14:anchorId="03C06344" wp14:editId="5A039233">
            <wp:extent cx="5727514" cy="3239189"/>
            <wp:effectExtent l="0" t="0" r="0" b="1206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rggve_PRS_Flowchart.pn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002" b="12592"/>
                    <a:stretch/>
                  </pic:blipFill>
                  <pic:spPr bwMode="auto">
                    <a:xfrm>
                      <a:off x="0" y="0"/>
                      <a:ext cx="5727700" cy="323929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6237675" w14:textId="77777777" w:rsidR="009539C0" w:rsidRPr="007F07C7" w:rsidRDefault="009539C0" w:rsidP="00BB5318"/>
    <w:p w14:paraId="534C7452" w14:textId="2B6C9C78" w:rsidR="00FE683F" w:rsidRPr="009539C0" w:rsidRDefault="00FE683F" w:rsidP="009539C0">
      <w:r w:rsidRPr="007F07C7">
        <w:br w:type="page"/>
      </w:r>
    </w:p>
    <w:p w14:paraId="38B849FF" w14:textId="1DAC7DF4" w:rsidR="00C3545D" w:rsidRPr="00C3545D" w:rsidRDefault="00FE683F" w:rsidP="00F46C8F">
      <w:pPr>
        <w:pStyle w:val="Heading2"/>
      </w:pPr>
      <w:bookmarkStart w:id="2" w:name="_Toc476471393"/>
      <w:bookmarkStart w:id="3" w:name="_Toc487728508"/>
      <w:r w:rsidRPr="007F07C7">
        <w:lastRenderedPageBreak/>
        <w:t xml:space="preserve">Figure </w:t>
      </w:r>
      <w:r w:rsidR="007F07C7">
        <w:t>S</w:t>
      </w:r>
      <w:r w:rsidRPr="007F07C7">
        <w:t>2. Nagelkerke R</w:t>
      </w:r>
      <w:r w:rsidRPr="007F07C7">
        <w:rPr>
          <w:vertAlign w:val="superscript"/>
        </w:rPr>
        <w:t>2</w:t>
      </w:r>
      <w:r w:rsidRPr="007F07C7">
        <w:t xml:space="preserve"> explained by individual GRS</w:t>
      </w:r>
      <w:bookmarkEnd w:id="2"/>
      <w:bookmarkEnd w:id="3"/>
    </w:p>
    <w:p w14:paraId="74870A1E" w14:textId="168BA576" w:rsidR="003C60A1" w:rsidRDefault="003C60A1" w:rsidP="0048479C">
      <w:bookmarkStart w:id="4" w:name="_Toc476471394"/>
      <w:r>
        <w:rPr>
          <w:noProof/>
          <w:lang w:eastAsia="en-US"/>
        </w:rPr>
        <w:drawing>
          <wp:inline distT="0" distB="0" distL="0" distR="0" wp14:anchorId="0657530C" wp14:editId="6A69E0CF">
            <wp:extent cx="5727700" cy="3301365"/>
            <wp:effectExtent l="0" t="0" r="12700" b="635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7D68C7A3" w14:textId="1D29529D" w:rsidR="00F46C8F" w:rsidRDefault="005C7573">
      <w:pPr>
        <w:spacing w:before="0" w:after="0"/>
        <w:jc w:val="left"/>
      </w:pPr>
      <w:r>
        <w:t xml:space="preserve">The variance in schizophrenia </w:t>
      </w:r>
      <w:r w:rsidR="002F5D59">
        <w:t>(Nagelkerke R</w:t>
      </w:r>
      <w:r w:rsidR="002F5D59" w:rsidRPr="002F5D59">
        <w:rPr>
          <w:vertAlign w:val="superscript"/>
        </w:rPr>
        <w:t>2</w:t>
      </w:r>
      <w:r w:rsidR="002F5D59">
        <w:t>) explained by GRS of four psychiatric disorders, schizophrenia (SCZ), bipolar disorder (BIP), major depressive disorder (MDD), and autism spectrum disorder (ASD)</w:t>
      </w:r>
      <w:r w:rsidR="004D2B5C">
        <w:t>, in the target samples from Denmark (DENM), Estonia (ESTO), Norway (NORW) and Sweden (SWE).</w:t>
      </w:r>
      <w:r w:rsidR="00F46C8F">
        <w:t xml:space="preserve"> </w:t>
      </w:r>
      <w:r w:rsidR="002C2D32">
        <w:t>Eight spikes per disorder per sample set corresponds to</w:t>
      </w:r>
      <w:r w:rsidR="00A97E59">
        <w:t xml:space="preserve"> eight </w:t>
      </w:r>
      <w:r w:rsidR="00A97E59" w:rsidRPr="00BF3419">
        <w:rPr>
          <w:i/>
        </w:rPr>
        <w:t>P</w:t>
      </w:r>
      <w:r w:rsidR="00A97E59">
        <w:t>-value cutoffs (</w:t>
      </w:r>
      <w:r w:rsidR="00A97E59" w:rsidRPr="0061599B">
        <w:rPr>
          <w:i/>
        </w:rPr>
        <w:t>P</w:t>
      </w:r>
      <w:r w:rsidR="00A97E59" w:rsidRPr="0061599B">
        <w:rPr>
          <w:i/>
          <w:vertAlign w:val="subscript"/>
        </w:rPr>
        <w:t>T</w:t>
      </w:r>
      <w:r w:rsidR="00A97E59">
        <w:t>): ≤5x10</w:t>
      </w:r>
      <w:r w:rsidR="00A97E59" w:rsidRPr="003E2843">
        <w:rPr>
          <w:vertAlign w:val="superscript"/>
        </w:rPr>
        <w:t>-8</w:t>
      </w:r>
      <w:r w:rsidR="00A97E59">
        <w:t>, ≤1x10</w:t>
      </w:r>
      <w:r w:rsidR="00A97E59" w:rsidRPr="003E2843">
        <w:rPr>
          <w:vertAlign w:val="superscript"/>
        </w:rPr>
        <w:t>-5</w:t>
      </w:r>
      <w:r w:rsidR="00A97E59">
        <w:t>, ≤1x10</w:t>
      </w:r>
      <w:r w:rsidR="00A97E59" w:rsidRPr="003E2843">
        <w:rPr>
          <w:vertAlign w:val="superscript"/>
        </w:rPr>
        <w:t>-3</w:t>
      </w:r>
      <w:r w:rsidR="00A97E59">
        <w:t>, ≤0.01, ≤0.05, ≤0.1, ≤0.5, and ≤1, given their associations with these disorders.</w:t>
      </w:r>
    </w:p>
    <w:p w14:paraId="2B9E2302" w14:textId="37BFBBCA" w:rsidR="003C60A1" w:rsidRDefault="00A97E59">
      <w:pPr>
        <w:spacing w:before="0" w:after="0"/>
        <w:jc w:val="left"/>
        <w:rPr>
          <w:rFonts w:eastAsiaTheme="majorEastAsia" w:cstheme="majorBidi"/>
          <w:color w:val="2F759E" w:themeColor="accent1" w:themeShade="BF"/>
          <w:sz w:val="24"/>
          <w:szCs w:val="26"/>
        </w:rPr>
      </w:pPr>
      <w:r>
        <w:t xml:space="preserve"> </w:t>
      </w:r>
      <w:r w:rsidR="003C60A1">
        <w:br w:type="page"/>
      </w:r>
    </w:p>
    <w:p w14:paraId="4A33C964" w14:textId="5553216F" w:rsidR="00427E7F" w:rsidRDefault="00CC7DC2" w:rsidP="00F46C8F">
      <w:pPr>
        <w:pStyle w:val="Heading2"/>
      </w:pPr>
      <w:bookmarkStart w:id="5" w:name="_Toc487728509"/>
      <w:r>
        <w:lastRenderedPageBreak/>
        <w:t>Figure S3.</w:t>
      </w:r>
      <w:r w:rsidR="00B4615F">
        <w:t xml:space="preserve"> Boxplots for GRS mean differences </w:t>
      </w:r>
      <w:r w:rsidR="004E1433">
        <w:t>in</w:t>
      </w:r>
      <w:r w:rsidR="006505C5">
        <w:t xml:space="preserve"> samples with</w:t>
      </w:r>
      <w:r w:rsidR="00B4615F">
        <w:t xml:space="preserve"> </w:t>
      </w:r>
      <w:r w:rsidR="006505C5">
        <w:t>positive and negative family history</w:t>
      </w:r>
      <w:bookmarkEnd w:id="5"/>
    </w:p>
    <w:p w14:paraId="6BAA0C44" w14:textId="783DACAC" w:rsidR="00CC7DC2" w:rsidRDefault="00427E7F">
      <w:pPr>
        <w:spacing w:before="0" w:after="0"/>
        <w:jc w:val="left"/>
      </w:pPr>
      <w:r>
        <w:rPr>
          <w:noProof/>
          <w:lang w:eastAsia="en-US"/>
        </w:rPr>
        <w:drawing>
          <wp:inline distT="0" distB="0" distL="0" distR="0" wp14:anchorId="71163DE3" wp14:editId="5FB552BB">
            <wp:extent cx="5727700" cy="5727700"/>
            <wp:effectExtent l="0" t="0" r="12700" b="1270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S3.tif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572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367557" w14:textId="77777777" w:rsidR="00F46C8F" w:rsidRDefault="00586291">
      <w:pPr>
        <w:spacing w:before="0" w:after="0"/>
        <w:jc w:val="left"/>
      </w:pPr>
      <w:r>
        <w:t>Among</w:t>
      </w:r>
      <w:r w:rsidR="00F1234B">
        <w:t xml:space="preserve"> both schizophrenia cases and controls, a positive family history was associated with increased GRS of</w:t>
      </w:r>
      <w:r w:rsidR="00F1234B" w:rsidRPr="00F1234B">
        <w:t xml:space="preserve"> </w:t>
      </w:r>
      <w:r w:rsidR="00F1234B">
        <w:t xml:space="preserve">schizophrenia. </w:t>
      </w:r>
      <w:r w:rsidR="00FE7751">
        <w:t>Among cases, the mean GRS for those with a positive family history was 0.47, compared to 0.32 for those with a negative family history (P=7x10</w:t>
      </w:r>
      <w:r w:rsidR="00FE7751" w:rsidRPr="00FE7751">
        <w:rPr>
          <w:vertAlign w:val="superscript"/>
        </w:rPr>
        <w:t>-5</w:t>
      </w:r>
      <w:r w:rsidR="00FE7751">
        <w:t>); and among controls, the mean GRS were 0.06 versus -0.27 (P=0.0001)</w:t>
      </w:r>
      <w:r w:rsidR="009A61BB">
        <w:t>,</w:t>
      </w:r>
      <w:r w:rsidR="00FE7751">
        <w:t xml:space="preserve"> respectively.</w:t>
      </w:r>
      <w:r w:rsidR="00F46C8F">
        <w:t xml:space="preserve"> </w:t>
      </w:r>
    </w:p>
    <w:p w14:paraId="1EEF0FEE" w14:textId="51407886" w:rsidR="00CC7DC2" w:rsidRDefault="00FE7751">
      <w:pPr>
        <w:spacing w:before="0" w:after="0"/>
        <w:jc w:val="left"/>
        <w:rPr>
          <w:rFonts w:eastAsiaTheme="majorEastAsia" w:cstheme="majorBidi"/>
          <w:color w:val="2F759E" w:themeColor="accent1" w:themeShade="BF"/>
          <w:sz w:val="24"/>
          <w:szCs w:val="26"/>
        </w:rPr>
      </w:pPr>
      <w:r>
        <w:t xml:space="preserve"> </w:t>
      </w:r>
      <w:r w:rsidR="00CC7DC2">
        <w:br w:type="page"/>
      </w:r>
    </w:p>
    <w:p w14:paraId="5AD342CB" w14:textId="18FC37A2" w:rsidR="00616894" w:rsidRPr="007F07C7" w:rsidRDefault="00616894" w:rsidP="00616894">
      <w:pPr>
        <w:pStyle w:val="Heading2"/>
      </w:pPr>
      <w:bookmarkStart w:id="6" w:name="_Toc487728510"/>
      <w:r w:rsidRPr="007F07C7">
        <w:lastRenderedPageBreak/>
        <w:t xml:space="preserve">Table </w:t>
      </w:r>
      <w:r w:rsidR="007F07C7">
        <w:t>S</w:t>
      </w:r>
      <w:r w:rsidRPr="007F07C7">
        <w:t>1</w:t>
      </w:r>
      <w:r w:rsidR="002004FD" w:rsidRPr="007F07C7">
        <w:t>. Intercepts from LD-score regression</w:t>
      </w:r>
      <w:bookmarkEnd w:id="4"/>
      <w:bookmarkEnd w:id="6"/>
      <w:r w:rsidR="002004FD" w:rsidRPr="007F07C7">
        <w:t xml:space="preserve"> </w:t>
      </w:r>
    </w:p>
    <w:tbl>
      <w:tblPr>
        <w:tblW w:w="7961" w:type="dxa"/>
        <w:tblInd w:w="70" w:type="dxa"/>
        <w:tblBorders>
          <w:top w:val="single" w:sz="4" w:space="0" w:color="auto"/>
          <w:bottom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690"/>
        <w:gridCol w:w="1985"/>
        <w:gridCol w:w="2286"/>
      </w:tblGrid>
      <w:tr w:rsidR="009539C0" w:rsidRPr="009539C0" w14:paraId="0DB868B4" w14:textId="77777777" w:rsidTr="009539C0">
        <w:trPr>
          <w:trHeight w:val="315"/>
        </w:trPr>
        <w:tc>
          <w:tcPr>
            <w:tcW w:w="36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4C313" w14:textId="77777777" w:rsidR="00EF6A70" w:rsidRPr="009539C0" w:rsidRDefault="00EF6A70" w:rsidP="00977B0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left"/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</w:pP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C652E" w14:textId="429275BE" w:rsidR="00EF6A70" w:rsidRPr="009539C0" w:rsidRDefault="00EF6A70" w:rsidP="00977B0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left"/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</w:pPr>
            <w:r w:rsidRPr="009539C0"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  <w:t>h</w:t>
            </w:r>
            <w:r w:rsidRPr="009539C0"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vertAlign w:val="superscript"/>
                <w:lang w:eastAsia="sv-SE"/>
              </w:rPr>
              <w:t>2</w:t>
            </w:r>
            <w:r w:rsidR="009539C0" w:rsidRPr="009539C0"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  <w:t xml:space="preserve"> </w:t>
            </w:r>
            <w:r w:rsidRPr="009539C0"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  <w:t>intercept (s.e.)</w:t>
            </w:r>
          </w:p>
        </w:tc>
        <w:tc>
          <w:tcPr>
            <w:tcW w:w="22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265CE" w14:textId="4B73BA31" w:rsidR="00EF6A70" w:rsidRPr="009539C0" w:rsidRDefault="009539C0" w:rsidP="00977B0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left"/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</w:pPr>
            <w:r w:rsidRPr="009539C0"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  <w:t xml:space="preserve"> gcov </w:t>
            </w:r>
            <w:r w:rsidR="00EF6A70" w:rsidRPr="009539C0"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  <w:t>intercept (s.e.)</w:t>
            </w:r>
          </w:p>
        </w:tc>
      </w:tr>
      <w:tr w:rsidR="009539C0" w:rsidRPr="009539C0" w14:paraId="745C4023" w14:textId="77777777" w:rsidTr="009539C0">
        <w:trPr>
          <w:trHeight w:val="315"/>
        </w:trPr>
        <w:tc>
          <w:tcPr>
            <w:tcW w:w="369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58533" w14:textId="77777777" w:rsidR="00EF6A70" w:rsidRPr="009539C0" w:rsidRDefault="00EF6A70" w:rsidP="00977B0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left"/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</w:pPr>
            <w:r w:rsidRPr="009539C0"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  <w:t>Target set: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3DE20" w14:textId="77777777" w:rsidR="00EF6A70" w:rsidRPr="009539C0" w:rsidRDefault="00EF6A70" w:rsidP="00977B0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left"/>
              <w:rPr>
                <w:rFonts w:eastAsia="Times New Roman" w:cs="Times New Roman"/>
                <w:color w:val="000000"/>
                <w:bdr w:val="none" w:sz="0" w:space="0" w:color="auto"/>
                <w:lang w:eastAsia="sv-SE"/>
              </w:rPr>
            </w:pPr>
          </w:p>
        </w:tc>
        <w:tc>
          <w:tcPr>
            <w:tcW w:w="228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D6158" w14:textId="77777777" w:rsidR="00EF6A70" w:rsidRPr="009539C0" w:rsidRDefault="00EF6A70" w:rsidP="00977B0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left"/>
              <w:rPr>
                <w:rFonts w:eastAsia="Times New Roman" w:cs="Times New Roman"/>
                <w:color w:val="000000"/>
                <w:bdr w:val="none" w:sz="0" w:space="0" w:color="auto"/>
                <w:lang w:eastAsia="sv-SE"/>
              </w:rPr>
            </w:pPr>
          </w:p>
        </w:tc>
      </w:tr>
      <w:tr w:rsidR="009539C0" w:rsidRPr="009539C0" w14:paraId="09E2F0BF" w14:textId="77777777" w:rsidTr="009539C0">
        <w:trPr>
          <w:trHeight w:val="198"/>
        </w:trPr>
        <w:tc>
          <w:tcPr>
            <w:tcW w:w="3690" w:type="dxa"/>
            <w:shd w:val="clear" w:color="auto" w:fill="auto"/>
            <w:vAlign w:val="bottom"/>
            <w:hideMark/>
          </w:tcPr>
          <w:p w14:paraId="12157062" w14:textId="77777777" w:rsidR="00EF6A70" w:rsidRPr="009539C0" w:rsidRDefault="00EF6A70" w:rsidP="00977B0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right"/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</w:pPr>
            <w:r w:rsidRPr="009539C0"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  <w:t xml:space="preserve">Nordic schizophrenia studies </w:t>
            </w:r>
          </w:p>
        </w:tc>
        <w:tc>
          <w:tcPr>
            <w:tcW w:w="1985" w:type="dxa"/>
            <w:shd w:val="clear" w:color="auto" w:fill="auto"/>
            <w:noWrap/>
            <w:vAlign w:val="bottom"/>
            <w:hideMark/>
          </w:tcPr>
          <w:p w14:paraId="5B852835" w14:textId="7FA159EA" w:rsidR="00EF6A70" w:rsidRPr="00F4513A" w:rsidRDefault="00F4513A" w:rsidP="00F4513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val="en-GB" w:eastAsia="zh-CN"/>
              </w:rPr>
            </w:pPr>
            <w:r w:rsidRPr="00F4513A">
              <w:rPr>
                <w:rFonts w:eastAsia="Times New Roman"/>
                <w:color w:val="000000"/>
              </w:rPr>
              <w:t>1.023 (0.009)</w:t>
            </w:r>
          </w:p>
        </w:tc>
        <w:tc>
          <w:tcPr>
            <w:tcW w:w="2286" w:type="dxa"/>
            <w:shd w:val="clear" w:color="auto" w:fill="auto"/>
            <w:noWrap/>
            <w:vAlign w:val="bottom"/>
            <w:hideMark/>
          </w:tcPr>
          <w:p w14:paraId="1E645378" w14:textId="77777777" w:rsidR="00EF6A70" w:rsidRPr="009539C0" w:rsidRDefault="00EF6A70" w:rsidP="009539C0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bdr w:val="none" w:sz="0" w:space="0" w:color="auto"/>
                <w:lang w:eastAsia="sv-SE"/>
              </w:rPr>
            </w:pPr>
          </w:p>
        </w:tc>
      </w:tr>
      <w:tr w:rsidR="00EF6A70" w:rsidRPr="009539C0" w14:paraId="7C532C14" w14:textId="77777777" w:rsidTr="009539C0">
        <w:trPr>
          <w:trHeight w:val="243"/>
        </w:trPr>
        <w:tc>
          <w:tcPr>
            <w:tcW w:w="7961" w:type="dxa"/>
            <w:gridSpan w:val="3"/>
            <w:shd w:val="clear" w:color="auto" w:fill="auto"/>
            <w:vAlign w:val="bottom"/>
            <w:hideMark/>
          </w:tcPr>
          <w:p w14:paraId="623A942B" w14:textId="48534EF3" w:rsidR="00EF6A70" w:rsidRPr="009539C0" w:rsidRDefault="00EF6A70" w:rsidP="00977B0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left"/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</w:pPr>
            <w:r w:rsidRPr="009539C0"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  <w:t>Discovery</w:t>
            </w:r>
            <w:r w:rsidR="00F46C8F"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  <w:t xml:space="preserve"> sets (</w:t>
            </w:r>
            <w:r w:rsidRPr="009539C0"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  <w:t>excluding Nordic studies):</w:t>
            </w:r>
          </w:p>
        </w:tc>
      </w:tr>
      <w:tr w:rsidR="00942F23" w:rsidRPr="009539C0" w14:paraId="291DC6FE" w14:textId="77777777" w:rsidTr="008C5186">
        <w:trPr>
          <w:trHeight w:val="349"/>
        </w:trPr>
        <w:tc>
          <w:tcPr>
            <w:tcW w:w="3690" w:type="dxa"/>
            <w:shd w:val="clear" w:color="auto" w:fill="auto"/>
            <w:noWrap/>
            <w:vAlign w:val="bottom"/>
            <w:hideMark/>
          </w:tcPr>
          <w:p w14:paraId="1DCF0224" w14:textId="77777777" w:rsidR="00942F23" w:rsidRPr="009539C0" w:rsidRDefault="00942F23" w:rsidP="00977B0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right"/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</w:pPr>
            <w:r w:rsidRPr="009539C0"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  <w:t>SCZ (29 studies)</w:t>
            </w:r>
          </w:p>
        </w:tc>
        <w:tc>
          <w:tcPr>
            <w:tcW w:w="1985" w:type="dxa"/>
            <w:shd w:val="clear" w:color="auto" w:fill="auto"/>
            <w:noWrap/>
            <w:vAlign w:val="bottom"/>
            <w:hideMark/>
          </w:tcPr>
          <w:p w14:paraId="2991D0C2" w14:textId="1498A2CC" w:rsidR="00942F23" w:rsidRPr="009539C0" w:rsidRDefault="00942F23" w:rsidP="009539C0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bdr w:val="none" w:sz="0" w:space="0" w:color="auto"/>
                <w:lang w:eastAsia="sv-SE"/>
              </w:rPr>
            </w:pPr>
            <w:r>
              <w:rPr>
                <w:rFonts w:eastAsia="Times New Roman"/>
                <w:color w:val="000000"/>
              </w:rPr>
              <w:t>1.039 (0.012)</w:t>
            </w:r>
          </w:p>
        </w:tc>
        <w:tc>
          <w:tcPr>
            <w:tcW w:w="2286" w:type="dxa"/>
            <w:shd w:val="clear" w:color="auto" w:fill="auto"/>
            <w:noWrap/>
            <w:vAlign w:val="bottom"/>
            <w:hideMark/>
          </w:tcPr>
          <w:p w14:paraId="5A02665C" w14:textId="2230F0A5" w:rsidR="00942F23" w:rsidRPr="009539C0" w:rsidRDefault="00942F23" w:rsidP="009539C0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bdr w:val="none" w:sz="0" w:space="0" w:color="auto"/>
                <w:lang w:eastAsia="sv-SE"/>
              </w:rPr>
            </w:pPr>
            <w:r>
              <w:rPr>
                <w:rFonts w:eastAsia="Times New Roman"/>
                <w:color w:val="000000"/>
              </w:rPr>
              <w:t>0.020 (0.008)</w:t>
            </w:r>
          </w:p>
        </w:tc>
      </w:tr>
      <w:tr w:rsidR="00942F23" w:rsidRPr="009539C0" w14:paraId="37FAD447" w14:textId="77777777" w:rsidTr="009539C0">
        <w:trPr>
          <w:trHeight w:val="315"/>
        </w:trPr>
        <w:tc>
          <w:tcPr>
            <w:tcW w:w="3690" w:type="dxa"/>
            <w:shd w:val="clear" w:color="auto" w:fill="auto"/>
            <w:noWrap/>
            <w:vAlign w:val="bottom"/>
            <w:hideMark/>
          </w:tcPr>
          <w:p w14:paraId="7667C381" w14:textId="77777777" w:rsidR="00942F23" w:rsidRPr="009539C0" w:rsidRDefault="00942F23" w:rsidP="00977B0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right"/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</w:pPr>
            <w:r w:rsidRPr="009539C0"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  <w:t>BIP (25 studies)</w:t>
            </w:r>
          </w:p>
        </w:tc>
        <w:tc>
          <w:tcPr>
            <w:tcW w:w="1985" w:type="dxa"/>
            <w:shd w:val="clear" w:color="auto" w:fill="auto"/>
            <w:noWrap/>
            <w:vAlign w:val="bottom"/>
            <w:hideMark/>
          </w:tcPr>
          <w:p w14:paraId="05C425C7" w14:textId="1328F963" w:rsidR="00942F23" w:rsidRPr="009539C0" w:rsidRDefault="00942F23" w:rsidP="009539C0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bdr w:val="none" w:sz="0" w:space="0" w:color="auto"/>
                <w:lang w:eastAsia="sv-SE"/>
              </w:rPr>
            </w:pPr>
            <w:r>
              <w:rPr>
                <w:rFonts w:eastAsia="Times New Roman"/>
                <w:color w:val="000000"/>
              </w:rPr>
              <w:t>1.045 (0.009)</w:t>
            </w:r>
          </w:p>
        </w:tc>
        <w:tc>
          <w:tcPr>
            <w:tcW w:w="2286" w:type="dxa"/>
            <w:shd w:val="clear" w:color="auto" w:fill="auto"/>
            <w:noWrap/>
            <w:vAlign w:val="bottom"/>
            <w:hideMark/>
          </w:tcPr>
          <w:p w14:paraId="50E9E4C9" w14:textId="1C4708CB" w:rsidR="00942F23" w:rsidRPr="009539C0" w:rsidRDefault="00942F23" w:rsidP="009539C0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bdr w:val="none" w:sz="0" w:space="0" w:color="auto"/>
                <w:lang w:eastAsia="sv-SE"/>
              </w:rPr>
            </w:pPr>
            <w:r>
              <w:rPr>
                <w:rFonts w:eastAsia="Times New Roman"/>
                <w:color w:val="000000"/>
              </w:rPr>
              <w:t>0.009 (0.006)</w:t>
            </w:r>
          </w:p>
        </w:tc>
      </w:tr>
      <w:tr w:rsidR="00942F23" w:rsidRPr="009539C0" w14:paraId="76355BD6" w14:textId="77777777" w:rsidTr="009539C0">
        <w:trPr>
          <w:trHeight w:val="315"/>
        </w:trPr>
        <w:tc>
          <w:tcPr>
            <w:tcW w:w="3690" w:type="dxa"/>
            <w:shd w:val="clear" w:color="auto" w:fill="auto"/>
            <w:noWrap/>
            <w:vAlign w:val="bottom"/>
            <w:hideMark/>
          </w:tcPr>
          <w:p w14:paraId="2CAE78CB" w14:textId="77777777" w:rsidR="00942F23" w:rsidRPr="009539C0" w:rsidRDefault="00942F23" w:rsidP="00977B0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right"/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</w:pPr>
            <w:r w:rsidRPr="009539C0"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  <w:t>MDD (27 studies)</w:t>
            </w:r>
          </w:p>
        </w:tc>
        <w:tc>
          <w:tcPr>
            <w:tcW w:w="1985" w:type="dxa"/>
            <w:shd w:val="clear" w:color="auto" w:fill="auto"/>
            <w:noWrap/>
            <w:vAlign w:val="bottom"/>
            <w:hideMark/>
          </w:tcPr>
          <w:p w14:paraId="3C5CC4C9" w14:textId="01177891" w:rsidR="00942F23" w:rsidRPr="009539C0" w:rsidRDefault="00942F23" w:rsidP="009539C0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bdr w:val="none" w:sz="0" w:space="0" w:color="auto"/>
                <w:lang w:eastAsia="sv-SE"/>
              </w:rPr>
            </w:pPr>
            <w:r>
              <w:rPr>
                <w:rFonts w:eastAsia="Times New Roman"/>
                <w:color w:val="000000"/>
              </w:rPr>
              <w:t>1.006 (0.009)</w:t>
            </w:r>
          </w:p>
        </w:tc>
        <w:tc>
          <w:tcPr>
            <w:tcW w:w="2286" w:type="dxa"/>
            <w:shd w:val="clear" w:color="auto" w:fill="auto"/>
            <w:noWrap/>
            <w:vAlign w:val="bottom"/>
            <w:hideMark/>
          </w:tcPr>
          <w:p w14:paraId="4DF61FF8" w14:textId="4A83511E" w:rsidR="00942F23" w:rsidRPr="009539C0" w:rsidRDefault="00942F23" w:rsidP="009539C0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bdr w:val="none" w:sz="0" w:space="0" w:color="auto"/>
                <w:lang w:eastAsia="sv-SE"/>
              </w:rPr>
            </w:pPr>
            <w:r>
              <w:rPr>
                <w:rFonts w:eastAsia="Times New Roman"/>
                <w:color w:val="000000"/>
              </w:rPr>
              <w:t>0.009 (0.005)</w:t>
            </w:r>
          </w:p>
        </w:tc>
      </w:tr>
      <w:tr w:rsidR="00942F23" w:rsidRPr="009539C0" w14:paraId="76516287" w14:textId="77777777" w:rsidTr="009539C0">
        <w:trPr>
          <w:trHeight w:val="315"/>
        </w:trPr>
        <w:tc>
          <w:tcPr>
            <w:tcW w:w="3690" w:type="dxa"/>
            <w:shd w:val="clear" w:color="auto" w:fill="auto"/>
            <w:noWrap/>
            <w:vAlign w:val="bottom"/>
            <w:hideMark/>
          </w:tcPr>
          <w:p w14:paraId="78110C69" w14:textId="77777777" w:rsidR="00942F23" w:rsidRPr="009539C0" w:rsidRDefault="00942F23" w:rsidP="00977B0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right"/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</w:pPr>
            <w:r w:rsidRPr="009539C0"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  <w:t>ASD</w:t>
            </w:r>
          </w:p>
        </w:tc>
        <w:tc>
          <w:tcPr>
            <w:tcW w:w="1985" w:type="dxa"/>
            <w:shd w:val="clear" w:color="auto" w:fill="auto"/>
            <w:noWrap/>
            <w:vAlign w:val="bottom"/>
            <w:hideMark/>
          </w:tcPr>
          <w:p w14:paraId="41161919" w14:textId="64B8C8FD" w:rsidR="00942F23" w:rsidRPr="009539C0" w:rsidRDefault="00942F23" w:rsidP="009539C0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bdr w:val="none" w:sz="0" w:space="0" w:color="auto"/>
                <w:lang w:eastAsia="sv-SE"/>
              </w:rPr>
            </w:pPr>
            <w:r>
              <w:rPr>
                <w:rFonts w:eastAsia="Times New Roman"/>
                <w:color w:val="000000"/>
              </w:rPr>
              <w:t>0.982 (0.008)</w:t>
            </w:r>
          </w:p>
        </w:tc>
        <w:tc>
          <w:tcPr>
            <w:tcW w:w="2286" w:type="dxa"/>
            <w:shd w:val="clear" w:color="auto" w:fill="auto"/>
            <w:noWrap/>
            <w:vAlign w:val="bottom"/>
            <w:hideMark/>
          </w:tcPr>
          <w:p w14:paraId="07CD9ECA" w14:textId="401B2179" w:rsidR="00942F23" w:rsidRPr="009539C0" w:rsidRDefault="00942F23" w:rsidP="009539C0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bdr w:val="none" w:sz="0" w:space="0" w:color="auto"/>
                <w:lang w:eastAsia="sv-SE"/>
              </w:rPr>
            </w:pPr>
            <w:r>
              <w:rPr>
                <w:rFonts w:eastAsia="Times New Roman"/>
                <w:color w:val="000000"/>
              </w:rPr>
              <w:t>-0.003 (0.006)</w:t>
            </w:r>
          </w:p>
        </w:tc>
      </w:tr>
      <w:tr w:rsidR="00942F23" w:rsidRPr="009539C0" w14:paraId="127CE748" w14:textId="77777777" w:rsidTr="009539C0">
        <w:trPr>
          <w:trHeight w:val="315"/>
        </w:trPr>
        <w:tc>
          <w:tcPr>
            <w:tcW w:w="3690" w:type="dxa"/>
            <w:shd w:val="clear" w:color="auto" w:fill="auto"/>
            <w:noWrap/>
            <w:vAlign w:val="bottom"/>
            <w:hideMark/>
          </w:tcPr>
          <w:p w14:paraId="2B3DC942" w14:textId="77777777" w:rsidR="00942F23" w:rsidRPr="009539C0" w:rsidRDefault="00942F23" w:rsidP="00977B0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right"/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</w:pPr>
            <w:r w:rsidRPr="009539C0"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  <w:t>BMI</w:t>
            </w:r>
          </w:p>
        </w:tc>
        <w:tc>
          <w:tcPr>
            <w:tcW w:w="1985" w:type="dxa"/>
            <w:shd w:val="clear" w:color="auto" w:fill="auto"/>
            <w:noWrap/>
            <w:vAlign w:val="bottom"/>
            <w:hideMark/>
          </w:tcPr>
          <w:p w14:paraId="7C5EB853" w14:textId="07F71734" w:rsidR="00942F23" w:rsidRPr="009539C0" w:rsidRDefault="00942F23" w:rsidP="009539C0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bdr w:val="none" w:sz="0" w:space="0" w:color="auto"/>
                <w:lang w:eastAsia="sv-SE"/>
              </w:rPr>
            </w:pPr>
            <w:r>
              <w:rPr>
                <w:rFonts w:eastAsia="Times New Roman"/>
                <w:color w:val="000000"/>
              </w:rPr>
              <w:t>0.648 (0.012)</w:t>
            </w:r>
          </w:p>
        </w:tc>
        <w:tc>
          <w:tcPr>
            <w:tcW w:w="2286" w:type="dxa"/>
            <w:shd w:val="clear" w:color="auto" w:fill="auto"/>
            <w:noWrap/>
            <w:vAlign w:val="bottom"/>
            <w:hideMark/>
          </w:tcPr>
          <w:p w14:paraId="58D22FB4" w14:textId="50E3CC57" w:rsidR="00942F23" w:rsidRPr="009539C0" w:rsidRDefault="00942F23" w:rsidP="009539C0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bdr w:val="none" w:sz="0" w:space="0" w:color="auto"/>
                <w:lang w:eastAsia="sv-SE"/>
              </w:rPr>
            </w:pPr>
            <w:r>
              <w:rPr>
                <w:rFonts w:eastAsia="Times New Roman"/>
                <w:color w:val="000000"/>
              </w:rPr>
              <w:t>0.007 (0.005)</w:t>
            </w:r>
          </w:p>
        </w:tc>
      </w:tr>
      <w:tr w:rsidR="00942F23" w:rsidRPr="009539C0" w14:paraId="4299C908" w14:textId="77777777" w:rsidTr="009539C0">
        <w:trPr>
          <w:trHeight w:val="315"/>
        </w:trPr>
        <w:tc>
          <w:tcPr>
            <w:tcW w:w="3690" w:type="dxa"/>
            <w:shd w:val="clear" w:color="auto" w:fill="auto"/>
            <w:noWrap/>
            <w:vAlign w:val="bottom"/>
            <w:hideMark/>
          </w:tcPr>
          <w:p w14:paraId="5CC1754B" w14:textId="77777777" w:rsidR="00942F23" w:rsidRPr="009539C0" w:rsidRDefault="00942F23" w:rsidP="00977B0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right"/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</w:pPr>
            <w:r w:rsidRPr="009539C0">
              <w:rPr>
                <w:rFonts w:eastAsia="Times New Roman" w:cs="Times New Roman"/>
                <w:b/>
                <w:bCs/>
                <w:color w:val="000000"/>
                <w:bdr w:val="none" w:sz="0" w:space="0" w:color="auto"/>
                <w:lang w:eastAsia="sv-SE"/>
              </w:rPr>
              <w:t>EDU</w:t>
            </w:r>
          </w:p>
        </w:tc>
        <w:tc>
          <w:tcPr>
            <w:tcW w:w="1985" w:type="dxa"/>
            <w:shd w:val="clear" w:color="auto" w:fill="auto"/>
            <w:noWrap/>
            <w:vAlign w:val="bottom"/>
            <w:hideMark/>
          </w:tcPr>
          <w:p w14:paraId="04BDAAAC" w14:textId="2EFC521B" w:rsidR="00942F23" w:rsidRPr="009539C0" w:rsidRDefault="00942F23" w:rsidP="009539C0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bdr w:val="none" w:sz="0" w:space="0" w:color="auto"/>
                <w:lang w:eastAsia="sv-SE"/>
              </w:rPr>
            </w:pPr>
            <w:r>
              <w:rPr>
                <w:rFonts w:eastAsia="Times New Roman"/>
                <w:color w:val="000000"/>
              </w:rPr>
              <w:t>0.949 (0.012)</w:t>
            </w:r>
          </w:p>
        </w:tc>
        <w:tc>
          <w:tcPr>
            <w:tcW w:w="2286" w:type="dxa"/>
            <w:shd w:val="clear" w:color="auto" w:fill="auto"/>
            <w:noWrap/>
            <w:vAlign w:val="bottom"/>
            <w:hideMark/>
          </w:tcPr>
          <w:p w14:paraId="7B493597" w14:textId="4AE7DC41" w:rsidR="00942F23" w:rsidRPr="009539C0" w:rsidRDefault="00942F23" w:rsidP="009539C0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bdr w:val="none" w:sz="0" w:space="0" w:color="auto"/>
                <w:lang w:eastAsia="sv-SE"/>
              </w:rPr>
            </w:pPr>
            <w:r>
              <w:rPr>
                <w:rFonts w:eastAsia="Times New Roman"/>
                <w:color w:val="000000"/>
              </w:rPr>
              <w:t>-0.005 (0.007)</w:t>
            </w:r>
          </w:p>
        </w:tc>
      </w:tr>
    </w:tbl>
    <w:p w14:paraId="109CF328" w14:textId="38AF1B48" w:rsidR="00901DF4" w:rsidRDefault="00901DF4" w:rsidP="00F46C8F">
      <w:r>
        <w:t xml:space="preserve">The intercepts from the univariate </w:t>
      </w:r>
      <w:r w:rsidRPr="00A9078E">
        <w:t>and bivariate models of LD-score regression</w:t>
      </w:r>
      <w:r>
        <w:t>s. The univariate models can be used to estimate SNP heritability; the intercept (</w:t>
      </w:r>
      <w:r w:rsidRPr="00A9078E">
        <w:rPr>
          <w:rFonts w:eastAsia="Times New Roman" w:cs="Times New Roman"/>
          <w:bCs/>
          <w:color w:val="000000"/>
          <w:bdr w:val="none" w:sz="0" w:space="0" w:color="auto"/>
          <w:lang w:eastAsia="sv-SE"/>
        </w:rPr>
        <w:t>h</w:t>
      </w:r>
      <w:r w:rsidRPr="00A9078E">
        <w:rPr>
          <w:rFonts w:eastAsia="Times New Roman" w:cs="Times New Roman"/>
          <w:bCs/>
          <w:color w:val="000000"/>
          <w:bdr w:val="none" w:sz="0" w:space="0" w:color="auto"/>
          <w:vertAlign w:val="superscript"/>
          <w:lang w:eastAsia="sv-SE"/>
        </w:rPr>
        <w:t>2</w:t>
      </w:r>
      <w:r w:rsidRPr="00A9078E">
        <w:rPr>
          <w:rFonts w:eastAsia="Times New Roman" w:cs="Times New Roman"/>
          <w:bCs/>
          <w:color w:val="000000"/>
          <w:bdr w:val="none" w:sz="0" w:space="0" w:color="auto"/>
          <w:lang w:eastAsia="sv-SE"/>
        </w:rPr>
        <w:t xml:space="preserve"> intercept</w:t>
      </w:r>
      <w:r>
        <w:t xml:space="preserve">) should be close to 1, unless the GWAS fails to control for population substructure (population stratification or cryptic relatedness; </w:t>
      </w:r>
      <w:r w:rsidRPr="00A9078E">
        <w:rPr>
          <w:rFonts w:eastAsia="Times New Roman" w:cs="Times New Roman"/>
          <w:bCs/>
          <w:color w:val="000000"/>
          <w:bdr w:val="none" w:sz="0" w:space="0" w:color="auto"/>
          <w:lang w:eastAsia="sv-SE"/>
        </w:rPr>
        <w:t>h</w:t>
      </w:r>
      <w:r w:rsidRPr="00A9078E">
        <w:rPr>
          <w:rFonts w:eastAsia="Times New Roman" w:cs="Times New Roman"/>
          <w:bCs/>
          <w:color w:val="000000"/>
          <w:bdr w:val="none" w:sz="0" w:space="0" w:color="auto"/>
          <w:vertAlign w:val="superscript"/>
          <w:lang w:eastAsia="sv-SE"/>
        </w:rPr>
        <w:t>2</w:t>
      </w:r>
      <w:r w:rsidRPr="00A9078E">
        <w:rPr>
          <w:rFonts w:eastAsia="Times New Roman" w:cs="Times New Roman"/>
          <w:bCs/>
          <w:color w:val="000000"/>
          <w:bdr w:val="none" w:sz="0" w:space="0" w:color="auto"/>
          <w:lang w:eastAsia="sv-SE"/>
        </w:rPr>
        <w:t xml:space="preserve"> intercept</w:t>
      </w:r>
      <w:r>
        <w:rPr>
          <w:rFonts w:eastAsia="Times New Roman" w:cs="Times New Roman"/>
          <w:bCs/>
          <w:color w:val="000000"/>
          <w:bdr w:val="none" w:sz="0" w:space="0" w:color="auto"/>
          <w:lang w:eastAsia="sv-SE"/>
        </w:rPr>
        <w:t xml:space="preserve"> &gt; 1</w:t>
      </w:r>
      <w:r>
        <w:t xml:space="preserve">), or the GWAS is over-conservative and corrected for the genomic control parameter (GC-correction; </w:t>
      </w:r>
      <w:r w:rsidRPr="00A9078E">
        <w:rPr>
          <w:rFonts w:eastAsia="Times New Roman" w:cs="Times New Roman"/>
          <w:bCs/>
          <w:color w:val="000000"/>
          <w:bdr w:val="none" w:sz="0" w:space="0" w:color="auto"/>
          <w:lang w:eastAsia="sv-SE"/>
        </w:rPr>
        <w:t>h</w:t>
      </w:r>
      <w:r w:rsidRPr="00A9078E">
        <w:rPr>
          <w:rFonts w:eastAsia="Times New Roman" w:cs="Times New Roman"/>
          <w:bCs/>
          <w:color w:val="000000"/>
          <w:bdr w:val="none" w:sz="0" w:space="0" w:color="auto"/>
          <w:vertAlign w:val="superscript"/>
          <w:lang w:eastAsia="sv-SE"/>
        </w:rPr>
        <w:t>2</w:t>
      </w:r>
      <w:r w:rsidRPr="00A9078E">
        <w:rPr>
          <w:rFonts w:eastAsia="Times New Roman" w:cs="Times New Roman"/>
          <w:bCs/>
          <w:color w:val="000000"/>
          <w:bdr w:val="none" w:sz="0" w:space="0" w:color="auto"/>
          <w:lang w:eastAsia="sv-SE"/>
        </w:rPr>
        <w:t xml:space="preserve"> intercept</w:t>
      </w:r>
      <w:r>
        <w:t xml:space="preserve"> &lt;1). The majority of </w:t>
      </w:r>
      <w:r w:rsidRPr="00A9078E">
        <w:rPr>
          <w:rFonts w:eastAsia="Times New Roman" w:cs="Times New Roman"/>
          <w:bCs/>
          <w:color w:val="000000"/>
          <w:bdr w:val="none" w:sz="0" w:space="0" w:color="auto"/>
          <w:lang w:eastAsia="sv-SE"/>
        </w:rPr>
        <w:t>h</w:t>
      </w:r>
      <w:r w:rsidRPr="00A9078E">
        <w:rPr>
          <w:rFonts w:eastAsia="Times New Roman" w:cs="Times New Roman"/>
          <w:bCs/>
          <w:color w:val="000000"/>
          <w:bdr w:val="none" w:sz="0" w:space="0" w:color="auto"/>
          <w:vertAlign w:val="superscript"/>
          <w:lang w:eastAsia="sv-SE"/>
        </w:rPr>
        <w:t>2</w:t>
      </w:r>
      <w:r w:rsidRPr="00A9078E">
        <w:rPr>
          <w:rFonts w:eastAsia="Times New Roman" w:cs="Times New Roman"/>
          <w:bCs/>
          <w:color w:val="000000"/>
          <w:bdr w:val="none" w:sz="0" w:space="0" w:color="auto"/>
          <w:lang w:eastAsia="sv-SE"/>
        </w:rPr>
        <w:t xml:space="preserve"> </w:t>
      </w:r>
      <w:r>
        <w:t>intercepts were close to 1, except the discovery set of BMI whic</w:t>
      </w:r>
      <w:r w:rsidR="00F46C8F">
        <w:t>h was significantly lower than one (due to their use of lambda-GC correction)</w:t>
      </w:r>
      <w:r>
        <w:t>. The bivariate models can be used to estimate genetic correlation; the intercept (gcov</w:t>
      </w:r>
      <w:r w:rsidR="00F46C8F">
        <w:t xml:space="preserve"> intercept) should be close to zero</w:t>
      </w:r>
      <w:r>
        <w:t xml:space="preserve"> unless there are overlapping or related samples a</w:t>
      </w:r>
      <w:r w:rsidR="00F46C8F">
        <w:t>mong the two sample sets. W</w:t>
      </w:r>
      <w:r>
        <w:t>e examined the gcov intercepts between the target set and each of the discovery sets</w:t>
      </w:r>
      <w:r w:rsidR="00F46C8F">
        <w:t>, and no</w:t>
      </w:r>
      <w:r>
        <w:t>ne wer</w:t>
      </w:r>
      <w:r w:rsidR="00F46C8F">
        <w:t>e significantly different from zero</w:t>
      </w:r>
      <w:r>
        <w:t xml:space="preserve">, suggesting limited evidence for sample overlap. </w:t>
      </w:r>
    </w:p>
    <w:p w14:paraId="6EFA2B55" w14:textId="77777777" w:rsidR="009539C0" w:rsidRPr="00952560" w:rsidRDefault="009539C0" w:rsidP="00F46C8F">
      <w:pPr>
        <w:rPr>
          <w:lang w:val="en-GB"/>
        </w:rPr>
      </w:pPr>
    </w:p>
    <w:p w14:paraId="0392B06D" w14:textId="77777777" w:rsidR="00A7401D" w:rsidRPr="007F07C7" w:rsidRDefault="00A7401D" w:rsidP="009539C0">
      <w:r w:rsidRPr="007F07C7">
        <w:br w:type="page"/>
      </w:r>
    </w:p>
    <w:p w14:paraId="64B940EF" w14:textId="1E4B1863" w:rsidR="00C36D4E" w:rsidRPr="007F07C7" w:rsidRDefault="00C36D4E" w:rsidP="00C36D4E">
      <w:pPr>
        <w:pStyle w:val="Heading2"/>
      </w:pPr>
      <w:bookmarkStart w:id="7" w:name="_Toc476471395"/>
      <w:bookmarkStart w:id="8" w:name="_Toc487728511"/>
      <w:r w:rsidRPr="007F07C7">
        <w:lastRenderedPageBreak/>
        <w:t xml:space="preserve">Table </w:t>
      </w:r>
      <w:r w:rsidR="007F07C7">
        <w:t>S</w:t>
      </w:r>
      <w:r w:rsidRPr="007F07C7">
        <w:t xml:space="preserve">2. </w:t>
      </w:r>
      <w:r w:rsidR="00C50574" w:rsidRPr="007F07C7">
        <w:t xml:space="preserve">Number of </w:t>
      </w:r>
      <w:r w:rsidRPr="007F07C7">
        <w:t>SNP</w:t>
      </w:r>
      <w:r w:rsidR="00C50574" w:rsidRPr="007F07C7">
        <w:t>s</w:t>
      </w:r>
      <w:r w:rsidRPr="007F07C7">
        <w:t xml:space="preserve"> </w:t>
      </w:r>
      <w:r w:rsidR="00C50574" w:rsidRPr="007F07C7">
        <w:t>used for GRS calculation.</w:t>
      </w:r>
      <w:bookmarkEnd w:id="7"/>
      <w:bookmarkEnd w:id="8"/>
    </w:p>
    <w:tbl>
      <w:tblPr>
        <w:tblStyle w:val="TableGrid"/>
        <w:tblW w:w="9359" w:type="dxa"/>
        <w:tblLook w:val="04A0" w:firstRow="1" w:lastRow="0" w:firstColumn="1" w:lastColumn="0" w:noHBand="0" w:noVBand="1"/>
      </w:tblPr>
      <w:tblGrid>
        <w:gridCol w:w="1072"/>
        <w:gridCol w:w="1067"/>
        <w:gridCol w:w="1250"/>
        <w:gridCol w:w="995"/>
        <w:gridCol w:w="995"/>
        <w:gridCol w:w="995"/>
        <w:gridCol w:w="995"/>
        <w:gridCol w:w="995"/>
        <w:gridCol w:w="995"/>
      </w:tblGrid>
      <w:tr w:rsidR="00C50574" w:rsidRPr="009539C0" w14:paraId="58E58DB7" w14:textId="77777777" w:rsidTr="009539C0">
        <w:trPr>
          <w:trHeight w:val="284"/>
        </w:trPr>
        <w:tc>
          <w:tcPr>
            <w:tcW w:w="1072" w:type="dxa"/>
            <w:noWrap/>
            <w:vAlign w:val="center"/>
            <w:hideMark/>
          </w:tcPr>
          <w:p w14:paraId="76407C0F" w14:textId="0E5D4408" w:rsidR="00C50574" w:rsidRPr="009539C0" w:rsidRDefault="00C50574" w:rsidP="009539C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  <w:t>Study</w:t>
            </w:r>
          </w:p>
        </w:tc>
        <w:tc>
          <w:tcPr>
            <w:tcW w:w="1067" w:type="dxa"/>
            <w:noWrap/>
            <w:vAlign w:val="center"/>
            <w:hideMark/>
          </w:tcPr>
          <w:p w14:paraId="72F2A3A4" w14:textId="7925DE55" w:rsidR="00C50574" w:rsidRPr="009539C0" w:rsidRDefault="00C50574" w:rsidP="009539C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  <w:t>N SNPs in target</w:t>
            </w:r>
          </w:p>
        </w:tc>
        <w:tc>
          <w:tcPr>
            <w:tcW w:w="1250" w:type="dxa"/>
            <w:vAlign w:val="center"/>
          </w:tcPr>
          <w:p w14:paraId="22E439AC" w14:textId="09E36050" w:rsidR="00C50574" w:rsidRPr="009539C0" w:rsidRDefault="00C50574" w:rsidP="009539C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995" w:type="dxa"/>
            <w:vAlign w:val="center"/>
            <w:hideMark/>
          </w:tcPr>
          <w:p w14:paraId="28853674" w14:textId="26E77A0D" w:rsidR="00C50574" w:rsidRPr="009539C0" w:rsidRDefault="00C50574" w:rsidP="009539C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  <w:t>SCZ</w:t>
            </w:r>
            <w:r w:rsidRPr="009539C0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zh-CN"/>
              </w:rPr>
              <w:t>4</w:t>
            </w:r>
          </w:p>
        </w:tc>
        <w:tc>
          <w:tcPr>
            <w:tcW w:w="995" w:type="dxa"/>
            <w:vAlign w:val="center"/>
            <w:hideMark/>
          </w:tcPr>
          <w:p w14:paraId="1986D81C" w14:textId="4C555AB5" w:rsidR="00C50574" w:rsidRPr="009539C0" w:rsidRDefault="00C50574" w:rsidP="009539C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  <w:t>BIP</w:t>
            </w:r>
            <w:r w:rsidRPr="009539C0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zh-CN"/>
              </w:rPr>
              <w:t>5</w:t>
            </w:r>
          </w:p>
        </w:tc>
        <w:tc>
          <w:tcPr>
            <w:tcW w:w="995" w:type="dxa"/>
            <w:vAlign w:val="center"/>
            <w:hideMark/>
          </w:tcPr>
          <w:p w14:paraId="651D6716" w14:textId="2B07ACF7" w:rsidR="00C50574" w:rsidRPr="009539C0" w:rsidRDefault="00C50574" w:rsidP="009539C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  <w:t>MDD</w:t>
            </w:r>
            <w:r w:rsidRPr="009539C0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zh-CN"/>
              </w:rPr>
              <w:t>6</w:t>
            </w:r>
          </w:p>
        </w:tc>
        <w:tc>
          <w:tcPr>
            <w:tcW w:w="995" w:type="dxa"/>
            <w:vAlign w:val="center"/>
            <w:hideMark/>
          </w:tcPr>
          <w:p w14:paraId="3408AAAF" w14:textId="7FEB1C04" w:rsidR="00C50574" w:rsidRPr="009539C0" w:rsidRDefault="00C50574" w:rsidP="009539C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  <w:t>ASD</w:t>
            </w:r>
            <w:r w:rsidRPr="009539C0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zh-CN"/>
              </w:rPr>
              <w:t>7</w:t>
            </w:r>
          </w:p>
        </w:tc>
        <w:tc>
          <w:tcPr>
            <w:tcW w:w="995" w:type="dxa"/>
            <w:noWrap/>
            <w:vAlign w:val="center"/>
            <w:hideMark/>
          </w:tcPr>
          <w:p w14:paraId="4B88C06F" w14:textId="2446772B" w:rsidR="00C50574" w:rsidRPr="009539C0" w:rsidRDefault="00C50574" w:rsidP="009539C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  <w:t>BMI</w:t>
            </w:r>
            <w:r w:rsidRPr="009539C0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zh-CN"/>
              </w:rPr>
              <w:t>8</w:t>
            </w:r>
          </w:p>
        </w:tc>
        <w:tc>
          <w:tcPr>
            <w:tcW w:w="995" w:type="dxa"/>
            <w:noWrap/>
            <w:vAlign w:val="center"/>
            <w:hideMark/>
          </w:tcPr>
          <w:p w14:paraId="584B3964" w14:textId="1095277F" w:rsidR="00C50574" w:rsidRPr="009539C0" w:rsidRDefault="00C50574" w:rsidP="009539C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  <w:t>EDU</w:t>
            </w:r>
            <w:r w:rsidRPr="009539C0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zh-CN"/>
              </w:rPr>
              <w:t>9</w:t>
            </w:r>
          </w:p>
        </w:tc>
      </w:tr>
      <w:tr w:rsidR="00C92F4B" w:rsidRPr="009539C0" w14:paraId="1CA5FE60" w14:textId="77777777" w:rsidTr="00977B09">
        <w:trPr>
          <w:trHeight w:val="242"/>
        </w:trPr>
        <w:tc>
          <w:tcPr>
            <w:tcW w:w="1072" w:type="dxa"/>
            <w:noWrap/>
            <w:vAlign w:val="center"/>
            <w:hideMark/>
          </w:tcPr>
          <w:p w14:paraId="797A7DE5" w14:textId="60835333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  <w:t>Swe1</w:t>
            </w:r>
          </w:p>
        </w:tc>
        <w:tc>
          <w:tcPr>
            <w:tcW w:w="1067" w:type="dxa"/>
            <w:noWrap/>
            <w:vAlign w:val="center"/>
            <w:hideMark/>
          </w:tcPr>
          <w:p w14:paraId="6B3CA0EA" w14:textId="3FDF6C05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8378495</w:t>
            </w:r>
            <w:r w:rsidRPr="009539C0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zh-CN"/>
              </w:rPr>
              <w:t>1</w:t>
            </w:r>
          </w:p>
        </w:tc>
        <w:tc>
          <w:tcPr>
            <w:tcW w:w="1250" w:type="dxa"/>
            <w:noWrap/>
            <w:vAlign w:val="center"/>
            <w:hideMark/>
          </w:tcPr>
          <w:p w14:paraId="0FF6326A" w14:textId="617CCED3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  <w:t>Overlapped</w:t>
            </w:r>
          </w:p>
        </w:tc>
        <w:tc>
          <w:tcPr>
            <w:tcW w:w="995" w:type="dxa"/>
            <w:noWrap/>
            <w:vAlign w:val="bottom"/>
            <w:hideMark/>
          </w:tcPr>
          <w:p w14:paraId="72F8B44B" w14:textId="4C772066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21784</w:t>
            </w:r>
          </w:p>
        </w:tc>
        <w:tc>
          <w:tcPr>
            <w:tcW w:w="995" w:type="dxa"/>
            <w:noWrap/>
            <w:vAlign w:val="bottom"/>
            <w:hideMark/>
          </w:tcPr>
          <w:p w14:paraId="4A298C65" w14:textId="7F228B45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87309</w:t>
            </w:r>
          </w:p>
        </w:tc>
        <w:tc>
          <w:tcPr>
            <w:tcW w:w="995" w:type="dxa"/>
            <w:noWrap/>
            <w:vAlign w:val="bottom"/>
            <w:hideMark/>
          </w:tcPr>
          <w:p w14:paraId="36FBCEF1" w14:textId="73678DB9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66627</w:t>
            </w:r>
          </w:p>
        </w:tc>
        <w:tc>
          <w:tcPr>
            <w:tcW w:w="995" w:type="dxa"/>
            <w:noWrap/>
            <w:vAlign w:val="bottom"/>
            <w:hideMark/>
          </w:tcPr>
          <w:p w14:paraId="753EBBA1" w14:textId="42ED641F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89639</w:t>
            </w:r>
          </w:p>
        </w:tc>
        <w:tc>
          <w:tcPr>
            <w:tcW w:w="995" w:type="dxa"/>
            <w:noWrap/>
            <w:vAlign w:val="bottom"/>
            <w:hideMark/>
          </w:tcPr>
          <w:p w14:paraId="02B105A7" w14:textId="73F64431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11308</w:t>
            </w:r>
          </w:p>
        </w:tc>
        <w:tc>
          <w:tcPr>
            <w:tcW w:w="995" w:type="dxa"/>
            <w:noWrap/>
            <w:vAlign w:val="bottom"/>
            <w:hideMark/>
          </w:tcPr>
          <w:p w14:paraId="5C329C60" w14:textId="0F46F1BB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68763</w:t>
            </w:r>
          </w:p>
        </w:tc>
      </w:tr>
      <w:tr w:rsidR="00C92F4B" w:rsidRPr="009539C0" w14:paraId="57CB239F" w14:textId="77777777" w:rsidTr="00977B09">
        <w:trPr>
          <w:trHeight w:val="284"/>
        </w:trPr>
        <w:tc>
          <w:tcPr>
            <w:tcW w:w="1072" w:type="dxa"/>
            <w:noWrap/>
            <w:vAlign w:val="center"/>
            <w:hideMark/>
          </w:tcPr>
          <w:p w14:paraId="271C57C8" w14:textId="77777777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67" w:type="dxa"/>
            <w:noWrap/>
            <w:vAlign w:val="center"/>
            <w:hideMark/>
          </w:tcPr>
          <w:p w14:paraId="05606243" w14:textId="77777777" w:rsidR="00C92F4B" w:rsidRPr="009539C0" w:rsidRDefault="00C92F4B" w:rsidP="009539C0">
            <w:pPr>
              <w:spacing w:before="0" w:after="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50" w:type="dxa"/>
            <w:noWrap/>
            <w:vAlign w:val="center"/>
            <w:hideMark/>
          </w:tcPr>
          <w:p w14:paraId="5DA64635" w14:textId="106D35E6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  <w:t>clumped</w:t>
            </w:r>
          </w:p>
        </w:tc>
        <w:tc>
          <w:tcPr>
            <w:tcW w:w="995" w:type="dxa"/>
            <w:noWrap/>
            <w:vAlign w:val="bottom"/>
            <w:hideMark/>
          </w:tcPr>
          <w:p w14:paraId="4EE03CFD" w14:textId="33C70741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1218</w:t>
            </w:r>
          </w:p>
        </w:tc>
        <w:tc>
          <w:tcPr>
            <w:tcW w:w="995" w:type="dxa"/>
            <w:noWrap/>
            <w:vAlign w:val="bottom"/>
            <w:hideMark/>
          </w:tcPr>
          <w:p w14:paraId="0B9098AB" w14:textId="1CA573E5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0096</w:t>
            </w:r>
          </w:p>
        </w:tc>
        <w:tc>
          <w:tcPr>
            <w:tcW w:w="995" w:type="dxa"/>
            <w:noWrap/>
            <w:vAlign w:val="bottom"/>
            <w:hideMark/>
          </w:tcPr>
          <w:p w14:paraId="453D9B08" w14:textId="66DAAE34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8647</w:t>
            </w:r>
          </w:p>
        </w:tc>
        <w:tc>
          <w:tcPr>
            <w:tcW w:w="995" w:type="dxa"/>
            <w:noWrap/>
            <w:vAlign w:val="bottom"/>
            <w:hideMark/>
          </w:tcPr>
          <w:p w14:paraId="6771639C" w14:textId="0CFD1200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4399</w:t>
            </w:r>
          </w:p>
        </w:tc>
        <w:tc>
          <w:tcPr>
            <w:tcW w:w="995" w:type="dxa"/>
            <w:noWrap/>
            <w:vAlign w:val="bottom"/>
            <w:hideMark/>
          </w:tcPr>
          <w:p w14:paraId="0407527C" w14:textId="47205071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3846</w:t>
            </w:r>
          </w:p>
        </w:tc>
        <w:tc>
          <w:tcPr>
            <w:tcW w:w="995" w:type="dxa"/>
            <w:noWrap/>
            <w:vAlign w:val="bottom"/>
            <w:hideMark/>
          </w:tcPr>
          <w:p w14:paraId="27F4075C" w14:textId="450B29E5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8963</w:t>
            </w:r>
          </w:p>
        </w:tc>
      </w:tr>
      <w:tr w:rsidR="00C92F4B" w:rsidRPr="009539C0" w14:paraId="50590A38" w14:textId="77777777" w:rsidTr="00977B09">
        <w:trPr>
          <w:trHeight w:val="284"/>
        </w:trPr>
        <w:tc>
          <w:tcPr>
            <w:tcW w:w="1072" w:type="dxa"/>
            <w:noWrap/>
            <w:vAlign w:val="center"/>
            <w:hideMark/>
          </w:tcPr>
          <w:p w14:paraId="27226461" w14:textId="291BB2B5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  <w:t>S234</w:t>
            </w:r>
          </w:p>
        </w:tc>
        <w:tc>
          <w:tcPr>
            <w:tcW w:w="1067" w:type="dxa"/>
            <w:noWrap/>
            <w:vAlign w:val="center"/>
            <w:hideMark/>
          </w:tcPr>
          <w:p w14:paraId="6D719A01" w14:textId="210D3580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8282234</w:t>
            </w:r>
            <w:r w:rsidRPr="009539C0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zh-CN"/>
              </w:rPr>
              <w:t>1</w:t>
            </w:r>
          </w:p>
        </w:tc>
        <w:tc>
          <w:tcPr>
            <w:tcW w:w="1250" w:type="dxa"/>
            <w:noWrap/>
            <w:vAlign w:val="center"/>
            <w:hideMark/>
          </w:tcPr>
          <w:p w14:paraId="3A2DFE1E" w14:textId="65953E71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  <w:t>Overlapped</w:t>
            </w:r>
          </w:p>
        </w:tc>
        <w:tc>
          <w:tcPr>
            <w:tcW w:w="995" w:type="dxa"/>
            <w:noWrap/>
            <w:vAlign w:val="bottom"/>
            <w:hideMark/>
          </w:tcPr>
          <w:p w14:paraId="117A9227" w14:textId="06A348AF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21787</w:t>
            </w:r>
          </w:p>
        </w:tc>
        <w:tc>
          <w:tcPr>
            <w:tcW w:w="995" w:type="dxa"/>
            <w:noWrap/>
            <w:vAlign w:val="bottom"/>
            <w:hideMark/>
          </w:tcPr>
          <w:p w14:paraId="2645A010" w14:textId="3A579E69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87389</w:t>
            </w:r>
          </w:p>
        </w:tc>
        <w:tc>
          <w:tcPr>
            <w:tcW w:w="995" w:type="dxa"/>
            <w:noWrap/>
            <w:vAlign w:val="bottom"/>
            <w:hideMark/>
          </w:tcPr>
          <w:p w14:paraId="581A3AA3" w14:textId="1437B7CE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66698</w:t>
            </w:r>
          </w:p>
        </w:tc>
        <w:tc>
          <w:tcPr>
            <w:tcW w:w="995" w:type="dxa"/>
            <w:noWrap/>
            <w:vAlign w:val="bottom"/>
            <w:hideMark/>
          </w:tcPr>
          <w:p w14:paraId="01485B3B" w14:textId="00551AFE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89878</w:t>
            </w:r>
          </w:p>
        </w:tc>
        <w:tc>
          <w:tcPr>
            <w:tcW w:w="995" w:type="dxa"/>
            <w:noWrap/>
            <w:vAlign w:val="bottom"/>
            <w:hideMark/>
          </w:tcPr>
          <w:p w14:paraId="4FE09C02" w14:textId="01876453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11369</w:t>
            </w:r>
          </w:p>
        </w:tc>
        <w:tc>
          <w:tcPr>
            <w:tcW w:w="995" w:type="dxa"/>
            <w:noWrap/>
            <w:vAlign w:val="bottom"/>
            <w:hideMark/>
          </w:tcPr>
          <w:p w14:paraId="76CDCDB2" w14:textId="74045CDD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69387</w:t>
            </w:r>
          </w:p>
        </w:tc>
      </w:tr>
      <w:tr w:rsidR="00C92F4B" w:rsidRPr="009539C0" w14:paraId="7E8C49FE" w14:textId="77777777" w:rsidTr="00977B09">
        <w:trPr>
          <w:trHeight w:val="284"/>
        </w:trPr>
        <w:tc>
          <w:tcPr>
            <w:tcW w:w="1072" w:type="dxa"/>
            <w:noWrap/>
            <w:vAlign w:val="center"/>
            <w:hideMark/>
          </w:tcPr>
          <w:p w14:paraId="02E9D732" w14:textId="77777777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67" w:type="dxa"/>
            <w:noWrap/>
            <w:vAlign w:val="center"/>
            <w:hideMark/>
          </w:tcPr>
          <w:p w14:paraId="5FF14C43" w14:textId="77777777" w:rsidR="00C92F4B" w:rsidRPr="009539C0" w:rsidRDefault="00C92F4B" w:rsidP="009539C0">
            <w:pPr>
              <w:spacing w:before="0" w:after="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50" w:type="dxa"/>
            <w:noWrap/>
            <w:vAlign w:val="center"/>
            <w:hideMark/>
          </w:tcPr>
          <w:p w14:paraId="4707A1E6" w14:textId="16D1CDE7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  <w:t>clumped</w:t>
            </w:r>
          </w:p>
        </w:tc>
        <w:tc>
          <w:tcPr>
            <w:tcW w:w="995" w:type="dxa"/>
            <w:noWrap/>
            <w:vAlign w:val="bottom"/>
            <w:hideMark/>
          </w:tcPr>
          <w:p w14:paraId="0ADAD331" w14:textId="453F9F82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1218</w:t>
            </w:r>
          </w:p>
        </w:tc>
        <w:tc>
          <w:tcPr>
            <w:tcW w:w="995" w:type="dxa"/>
            <w:noWrap/>
            <w:vAlign w:val="bottom"/>
            <w:hideMark/>
          </w:tcPr>
          <w:p w14:paraId="07E4C217" w14:textId="38A3CE4A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0101</w:t>
            </w:r>
          </w:p>
        </w:tc>
        <w:tc>
          <w:tcPr>
            <w:tcW w:w="995" w:type="dxa"/>
            <w:noWrap/>
            <w:vAlign w:val="bottom"/>
            <w:hideMark/>
          </w:tcPr>
          <w:p w14:paraId="6DF6A42D" w14:textId="1BD9C59D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8651</w:t>
            </w:r>
          </w:p>
        </w:tc>
        <w:tc>
          <w:tcPr>
            <w:tcW w:w="995" w:type="dxa"/>
            <w:noWrap/>
            <w:vAlign w:val="bottom"/>
            <w:hideMark/>
          </w:tcPr>
          <w:p w14:paraId="2A05388D" w14:textId="773B334B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4406</w:t>
            </w:r>
          </w:p>
        </w:tc>
        <w:tc>
          <w:tcPr>
            <w:tcW w:w="995" w:type="dxa"/>
            <w:noWrap/>
            <w:vAlign w:val="bottom"/>
            <w:hideMark/>
          </w:tcPr>
          <w:p w14:paraId="255749C6" w14:textId="6A3C0B9C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3865</w:t>
            </w:r>
          </w:p>
        </w:tc>
        <w:tc>
          <w:tcPr>
            <w:tcW w:w="995" w:type="dxa"/>
            <w:noWrap/>
            <w:vAlign w:val="bottom"/>
            <w:hideMark/>
          </w:tcPr>
          <w:p w14:paraId="20B5EE86" w14:textId="4D50E3EC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8980</w:t>
            </w:r>
          </w:p>
        </w:tc>
      </w:tr>
      <w:tr w:rsidR="00C92F4B" w:rsidRPr="009539C0" w14:paraId="0AC33087" w14:textId="77777777" w:rsidTr="00977B09">
        <w:trPr>
          <w:trHeight w:val="284"/>
        </w:trPr>
        <w:tc>
          <w:tcPr>
            <w:tcW w:w="1072" w:type="dxa"/>
            <w:noWrap/>
            <w:vAlign w:val="center"/>
            <w:hideMark/>
          </w:tcPr>
          <w:p w14:paraId="66FF81C4" w14:textId="26A381CD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  <w:t>Swe5</w:t>
            </w:r>
          </w:p>
        </w:tc>
        <w:tc>
          <w:tcPr>
            <w:tcW w:w="1067" w:type="dxa"/>
            <w:noWrap/>
            <w:vAlign w:val="center"/>
            <w:hideMark/>
          </w:tcPr>
          <w:p w14:paraId="73223D01" w14:textId="5FE77DCD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8262287</w:t>
            </w:r>
            <w:r w:rsidRPr="009539C0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zh-CN"/>
              </w:rPr>
              <w:t>1</w:t>
            </w:r>
          </w:p>
        </w:tc>
        <w:tc>
          <w:tcPr>
            <w:tcW w:w="1250" w:type="dxa"/>
            <w:noWrap/>
            <w:vAlign w:val="center"/>
            <w:hideMark/>
          </w:tcPr>
          <w:p w14:paraId="038B326C" w14:textId="11E02B5A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  <w:t>Overlapped</w:t>
            </w:r>
          </w:p>
        </w:tc>
        <w:tc>
          <w:tcPr>
            <w:tcW w:w="995" w:type="dxa"/>
            <w:noWrap/>
            <w:vAlign w:val="bottom"/>
            <w:hideMark/>
          </w:tcPr>
          <w:p w14:paraId="0E1A11CF" w14:textId="6BC7BC22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21797</w:t>
            </w:r>
          </w:p>
        </w:tc>
        <w:tc>
          <w:tcPr>
            <w:tcW w:w="995" w:type="dxa"/>
            <w:noWrap/>
            <w:vAlign w:val="bottom"/>
            <w:hideMark/>
          </w:tcPr>
          <w:p w14:paraId="1929EAFF" w14:textId="78F4D7FD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87384</w:t>
            </w:r>
          </w:p>
        </w:tc>
        <w:tc>
          <w:tcPr>
            <w:tcW w:w="995" w:type="dxa"/>
            <w:noWrap/>
            <w:vAlign w:val="bottom"/>
            <w:hideMark/>
          </w:tcPr>
          <w:p w14:paraId="78290656" w14:textId="2EB721B2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66695</w:t>
            </w:r>
          </w:p>
        </w:tc>
        <w:tc>
          <w:tcPr>
            <w:tcW w:w="995" w:type="dxa"/>
            <w:noWrap/>
            <w:vAlign w:val="bottom"/>
            <w:hideMark/>
          </w:tcPr>
          <w:p w14:paraId="58E4F8F1" w14:textId="544F7703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89732</w:t>
            </w:r>
          </w:p>
        </w:tc>
        <w:tc>
          <w:tcPr>
            <w:tcW w:w="995" w:type="dxa"/>
            <w:noWrap/>
            <w:vAlign w:val="bottom"/>
            <w:hideMark/>
          </w:tcPr>
          <w:p w14:paraId="632F1E60" w14:textId="0F69DD2E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11348</w:t>
            </w:r>
          </w:p>
        </w:tc>
        <w:tc>
          <w:tcPr>
            <w:tcW w:w="995" w:type="dxa"/>
            <w:noWrap/>
            <w:vAlign w:val="bottom"/>
            <w:hideMark/>
          </w:tcPr>
          <w:p w14:paraId="21AD2723" w14:textId="7D68F2DC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69076</w:t>
            </w:r>
          </w:p>
        </w:tc>
      </w:tr>
      <w:tr w:rsidR="00C92F4B" w:rsidRPr="009539C0" w14:paraId="2AE7FED0" w14:textId="77777777" w:rsidTr="00977B09">
        <w:trPr>
          <w:trHeight w:val="284"/>
        </w:trPr>
        <w:tc>
          <w:tcPr>
            <w:tcW w:w="1072" w:type="dxa"/>
            <w:noWrap/>
            <w:vAlign w:val="center"/>
            <w:hideMark/>
          </w:tcPr>
          <w:p w14:paraId="7D29511A" w14:textId="77777777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67" w:type="dxa"/>
            <w:noWrap/>
            <w:vAlign w:val="center"/>
            <w:hideMark/>
          </w:tcPr>
          <w:p w14:paraId="35195D23" w14:textId="77777777" w:rsidR="00C92F4B" w:rsidRPr="009539C0" w:rsidRDefault="00C92F4B" w:rsidP="009539C0">
            <w:pPr>
              <w:spacing w:before="0" w:after="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50" w:type="dxa"/>
            <w:noWrap/>
            <w:vAlign w:val="center"/>
            <w:hideMark/>
          </w:tcPr>
          <w:p w14:paraId="2916E9F3" w14:textId="73C8448B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  <w:t>clumped</w:t>
            </w:r>
          </w:p>
        </w:tc>
        <w:tc>
          <w:tcPr>
            <w:tcW w:w="995" w:type="dxa"/>
            <w:noWrap/>
            <w:vAlign w:val="bottom"/>
            <w:hideMark/>
          </w:tcPr>
          <w:p w14:paraId="6F19C7C5" w14:textId="4B269415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1218</w:t>
            </w:r>
          </w:p>
        </w:tc>
        <w:tc>
          <w:tcPr>
            <w:tcW w:w="995" w:type="dxa"/>
            <w:noWrap/>
            <w:vAlign w:val="bottom"/>
            <w:hideMark/>
          </w:tcPr>
          <w:p w14:paraId="4B11CF1F" w14:textId="3870831A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0099</w:t>
            </w:r>
          </w:p>
        </w:tc>
        <w:tc>
          <w:tcPr>
            <w:tcW w:w="995" w:type="dxa"/>
            <w:noWrap/>
            <w:vAlign w:val="bottom"/>
            <w:hideMark/>
          </w:tcPr>
          <w:p w14:paraId="0543AA2A" w14:textId="0AB49EC6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8648</w:t>
            </w:r>
          </w:p>
        </w:tc>
        <w:tc>
          <w:tcPr>
            <w:tcW w:w="995" w:type="dxa"/>
            <w:noWrap/>
            <w:vAlign w:val="bottom"/>
            <w:hideMark/>
          </w:tcPr>
          <w:p w14:paraId="0FE3AED4" w14:textId="64F46541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4401</w:t>
            </w:r>
          </w:p>
        </w:tc>
        <w:tc>
          <w:tcPr>
            <w:tcW w:w="995" w:type="dxa"/>
            <w:noWrap/>
            <w:vAlign w:val="bottom"/>
            <w:hideMark/>
          </w:tcPr>
          <w:p w14:paraId="2CB6BCE1" w14:textId="5DC6528E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3863</w:t>
            </w:r>
          </w:p>
        </w:tc>
        <w:tc>
          <w:tcPr>
            <w:tcW w:w="995" w:type="dxa"/>
            <w:noWrap/>
            <w:vAlign w:val="bottom"/>
            <w:hideMark/>
          </w:tcPr>
          <w:p w14:paraId="7978D09D" w14:textId="44CE368C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8973</w:t>
            </w:r>
          </w:p>
        </w:tc>
      </w:tr>
      <w:tr w:rsidR="00C92F4B" w:rsidRPr="009539C0" w14:paraId="5EA8EE7C" w14:textId="77777777" w:rsidTr="00977B09">
        <w:trPr>
          <w:trHeight w:val="284"/>
        </w:trPr>
        <w:tc>
          <w:tcPr>
            <w:tcW w:w="1072" w:type="dxa"/>
            <w:noWrap/>
            <w:vAlign w:val="center"/>
            <w:hideMark/>
          </w:tcPr>
          <w:p w14:paraId="21273B12" w14:textId="69B76A37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  <w:t>Swe6</w:t>
            </w:r>
          </w:p>
        </w:tc>
        <w:tc>
          <w:tcPr>
            <w:tcW w:w="1067" w:type="dxa"/>
            <w:noWrap/>
            <w:vAlign w:val="center"/>
            <w:hideMark/>
          </w:tcPr>
          <w:p w14:paraId="7911DC48" w14:textId="322E6EA9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8297999</w:t>
            </w:r>
            <w:r w:rsidRPr="009539C0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zh-CN"/>
              </w:rPr>
              <w:t>1</w:t>
            </w:r>
          </w:p>
        </w:tc>
        <w:tc>
          <w:tcPr>
            <w:tcW w:w="1250" w:type="dxa"/>
            <w:noWrap/>
            <w:vAlign w:val="center"/>
            <w:hideMark/>
          </w:tcPr>
          <w:p w14:paraId="3D3C9F95" w14:textId="19075F7D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  <w:t>Overlapped</w:t>
            </w:r>
          </w:p>
        </w:tc>
        <w:tc>
          <w:tcPr>
            <w:tcW w:w="995" w:type="dxa"/>
            <w:noWrap/>
            <w:vAlign w:val="bottom"/>
            <w:hideMark/>
          </w:tcPr>
          <w:p w14:paraId="59C2E07C" w14:textId="0BB2978E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21802</w:t>
            </w:r>
          </w:p>
        </w:tc>
        <w:tc>
          <w:tcPr>
            <w:tcW w:w="995" w:type="dxa"/>
            <w:noWrap/>
            <w:vAlign w:val="bottom"/>
            <w:hideMark/>
          </w:tcPr>
          <w:p w14:paraId="242AC838" w14:textId="31FB6565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87389</w:t>
            </w:r>
          </w:p>
        </w:tc>
        <w:tc>
          <w:tcPr>
            <w:tcW w:w="995" w:type="dxa"/>
            <w:noWrap/>
            <w:vAlign w:val="bottom"/>
            <w:hideMark/>
          </w:tcPr>
          <w:p w14:paraId="184FD7A6" w14:textId="4A0F60F9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66700</w:t>
            </w:r>
          </w:p>
        </w:tc>
        <w:tc>
          <w:tcPr>
            <w:tcW w:w="995" w:type="dxa"/>
            <w:noWrap/>
            <w:vAlign w:val="bottom"/>
            <w:hideMark/>
          </w:tcPr>
          <w:p w14:paraId="4A10C3D6" w14:textId="0E0FBC54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89740</w:t>
            </w:r>
          </w:p>
        </w:tc>
        <w:tc>
          <w:tcPr>
            <w:tcW w:w="995" w:type="dxa"/>
            <w:noWrap/>
            <w:vAlign w:val="bottom"/>
            <w:hideMark/>
          </w:tcPr>
          <w:p w14:paraId="0035BBFE" w14:textId="2164972E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11350</w:t>
            </w:r>
          </w:p>
        </w:tc>
        <w:tc>
          <w:tcPr>
            <w:tcW w:w="995" w:type="dxa"/>
            <w:noWrap/>
            <w:vAlign w:val="bottom"/>
            <w:hideMark/>
          </w:tcPr>
          <w:p w14:paraId="2879AB2F" w14:textId="7F711C02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69073</w:t>
            </w:r>
          </w:p>
        </w:tc>
      </w:tr>
      <w:tr w:rsidR="00C92F4B" w:rsidRPr="009539C0" w14:paraId="197F323F" w14:textId="77777777" w:rsidTr="00977B09">
        <w:trPr>
          <w:trHeight w:val="284"/>
        </w:trPr>
        <w:tc>
          <w:tcPr>
            <w:tcW w:w="1072" w:type="dxa"/>
            <w:noWrap/>
            <w:vAlign w:val="center"/>
            <w:hideMark/>
          </w:tcPr>
          <w:p w14:paraId="11D1ED0E" w14:textId="77777777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67" w:type="dxa"/>
            <w:noWrap/>
            <w:vAlign w:val="center"/>
            <w:hideMark/>
          </w:tcPr>
          <w:p w14:paraId="3D7FFC0A" w14:textId="77777777" w:rsidR="00C92F4B" w:rsidRPr="009539C0" w:rsidRDefault="00C92F4B" w:rsidP="009539C0">
            <w:pPr>
              <w:spacing w:before="0" w:after="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50" w:type="dxa"/>
            <w:noWrap/>
            <w:vAlign w:val="center"/>
            <w:hideMark/>
          </w:tcPr>
          <w:p w14:paraId="71F4F02F" w14:textId="1D0AA145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  <w:t>clumped</w:t>
            </w:r>
          </w:p>
        </w:tc>
        <w:tc>
          <w:tcPr>
            <w:tcW w:w="995" w:type="dxa"/>
            <w:noWrap/>
            <w:vAlign w:val="bottom"/>
            <w:hideMark/>
          </w:tcPr>
          <w:p w14:paraId="5CAF3222" w14:textId="5F6321CA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1218</w:t>
            </w:r>
          </w:p>
        </w:tc>
        <w:tc>
          <w:tcPr>
            <w:tcW w:w="995" w:type="dxa"/>
            <w:noWrap/>
            <w:vAlign w:val="bottom"/>
            <w:hideMark/>
          </w:tcPr>
          <w:p w14:paraId="48233451" w14:textId="137D2907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0099</w:t>
            </w:r>
          </w:p>
        </w:tc>
        <w:tc>
          <w:tcPr>
            <w:tcW w:w="995" w:type="dxa"/>
            <w:noWrap/>
            <w:vAlign w:val="bottom"/>
            <w:hideMark/>
          </w:tcPr>
          <w:p w14:paraId="099AEBD5" w14:textId="481E9F92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8649</w:t>
            </w:r>
          </w:p>
        </w:tc>
        <w:tc>
          <w:tcPr>
            <w:tcW w:w="995" w:type="dxa"/>
            <w:noWrap/>
            <w:vAlign w:val="bottom"/>
            <w:hideMark/>
          </w:tcPr>
          <w:p w14:paraId="17560D25" w14:textId="7ABEF371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4403</w:t>
            </w:r>
          </w:p>
        </w:tc>
        <w:tc>
          <w:tcPr>
            <w:tcW w:w="995" w:type="dxa"/>
            <w:noWrap/>
            <w:vAlign w:val="bottom"/>
            <w:hideMark/>
          </w:tcPr>
          <w:p w14:paraId="5B42F1D9" w14:textId="0BE3F773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3860</w:t>
            </w:r>
          </w:p>
        </w:tc>
        <w:tc>
          <w:tcPr>
            <w:tcW w:w="995" w:type="dxa"/>
            <w:noWrap/>
            <w:vAlign w:val="bottom"/>
            <w:hideMark/>
          </w:tcPr>
          <w:p w14:paraId="3244EE85" w14:textId="55F00CF2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8971</w:t>
            </w:r>
          </w:p>
        </w:tc>
      </w:tr>
      <w:tr w:rsidR="00C92F4B" w:rsidRPr="009539C0" w14:paraId="3BC4396C" w14:textId="77777777" w:rsidTr="00977B09">
        <w:trPr>
          <w:trHeight w:val="284"/>
        </w:trPr>
        <w:tc>
          <w:tcPr>
            <w:tcW w:w="1072" w:type="dxa"/>
            <w:noWrap/>
            <w:vAlign w:val="center"/>
            <w:hideMark/>
          </w:tcPr>
          <w:p w14:paraId="3FB74AC4" w14:textId="3C72AA87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  <w:t>Denmark</w:t>
            </w:r>
          </w:p>
        </w:tc>
        <w:tc>
          <w:tcPr>
            <w:tcW w:w="1067" w:type="dxa"/>
            <w:noWrap/>
            <w:vAlign w:val="center"/>
            <w:hideMark/>
          </w:tcPr>
          <w:p w14:paraId="75BC1DA9" w14:textId="5673C882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4532347</w:t>
            </w:r>
            <w:r w:rsidRPr="009539C0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zh-CN"/>
              </w:rPr>
              <w:t>2</w:t>
            </w:r>
          </w:p>
        </w:tc>
        <w:tc>
          <w:tcPr>
            <w:tcW w:w="1250" w:type="dxa"/>
            <w:noWrap/>
            <w:vAlign w:val="center"/>
            <w:hideMark/>
          </w:tcPr>
          <w:p w14:paraId="4CCAE224" w14:textId="70C284B0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  <w:t>Overlapped</w:t>
            </w:r>
          </w:p>
        </w:tc>
        <w:tc>
          <w:tcPr>
            <w:tcW w:w="995" w:type="dxa"/>
            <w:noWrap/>
            <w:vAlign w:val="bottom"/>
            <w:hideMark/>
          </w:tcPr>
          <w:p w14:paraId="1E5261C3" w14:textId="6B825FD8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377590</w:t>
            </w:r>
          </w:p>
        </w:tc>
        <w:tc>
          <w:tcPr>
            <w:tcW w:w="995" w:type="dxa"/>
            <w:noWrap/>
            <w:vAlign w:val="bottom"/>
            <w:hideMark/>
          </w:tcPr>
          <w:p w14:paraId="597D31C8" w14:textId="40299FD6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11095</w:t>
            </w:r>
          </w:p>
        </w:tc>
        <w:tc>
          <w:tcPr>
            <w:tcW w:w="995" w:type="dxa"/>
            <w:noWrap/>
            <w:vAlign w:val="bottom"/>
            <w:hideMark/>
          </w:tcPr>
          <w:p w14:paraId="32EBAB7C" w14:textId="6147BD39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05224</w:t>
            </w:r>
          </w:p>
        </w:tc>
        <w:tc>
          <w:tcPr>
            <w:tcW w:w="995" w:type="dxa"/>
            <w:noWrap/>
            <w:vAlign w:val="bottom"/>
            <w:hideMark/>
          </w:tcPr>
          <w:p w14:paraId="161E881F" w14:textId="7A959A47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01885</w:t>
            </w:r>
          </w:p>
        </w:tc>
        <w:tc>
          <w:tcPr>
            <w:tcW w:w="995" w:type="dxa"/>
            <w:noWrap/>
            <w:vAlign w:val="bottom"/>
            <w:hideMark/>
          </w:tcPr>
          <w:p w14:paraId="2C58B919" w14:textId="0B1520FB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05345</w:t>
            </w:r>
          </w:p>
        </w:tc>
        <w:tc>
          <w:tcPr>
            <w:tcW w:w="995" w:type="dxa"/>
            <w:noWrap/>
            <w:vAlign w:val="bottom"/>
            <w:hideMark/>
          </w:tcPr>
          <w:p w14:paraId="62C1B185" w14:textId="1E7B0C7A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33921</w:t>
            </w:r>
          </w:p>
        </w:tc>
      </w:tr>
      <w:tr w:rsidR="00C92F4B" w:rsidRPr="009539C0" w14:paraId="1008E425" w14:textId="77777777" w:rsidTr="00977B09">
        <w:trPr>
          <w:trHeight w:val="284"/>
        </w:trPr>
        <w:tc>
          <w:tcPr>
            <w:tcW w:w="1072" w:type="dxa"/>
            <w:noWrap/>
            <w:vAlign w:val="center"/>
            <w:hideMark/>
          </w:tcPr>
          <w:p w14:paraId="71DBB29B" w14:textId="77777777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67" w:type="dxa"/>
            <w:noWrap/>
            <w:vAlign w:val="center"/>
            <w:hideMark/>
          </w:tcPr>
          <w:p w14:paraId="145FE45D" w14:textId="77777777" w:rsidR="00C92F4B" w:rsidRPr="009539C0" w:rsidRDefault="00C92F4B" w:rsidP="009539C0">
            <w:pPr>
              <w:spacing w:before="0" w:after="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50" w:type="dxa"/>
            <w:noWrap/>
            <w:vAlign w:val="center"/>
            <w:hideMark/>
          </w:tcPr>
          <w:p w14:paraId="3DC88799" w14:textId="6C1C30E1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  <w:t>clumped</w:t>
            </w:r>
          </w:p>
        </w:tc>
        <w:tc>
          <w:tcPr>
            <w:tcW w:w="995" w:type="dxa"/>
            <w:noWrap/>
            <w:vAlign w:val="bottom"/>
            <w:hideMark/>
          </w:tcPr>
          <w:p w14:paraId="5106BAD1" w14:textId="4BA24233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5353</w:t>
            </w:r>
          </w:p>
        </w:tc>
        <w:tc>
          <w:tcPr>
            <w:tcW w:w="995" w:type="dxa"/>
            <w:noWrap/>
            <w:vAlign w:val="bottom"/>
            <w:hideMark/>
          </w:tcPr>
          <w:p w14:paraId="0A39D3A6" w14:textId="68D06F44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8276</w:t>
            </w:r>
          </w:p>
        </w:tc>
        <w:tc>
          <w:tcPr>
            <w:tcW w:w="995" w:type="dxa"/>
            <w:noWrap/>
            <w:vAlign w:val="bottom"/>
            <w:hideMark/>
          </w:tcPr>
          <w:p w14:paraId="6779341C" w14:textId="5DF51F64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7906</w:t>
            </w:r>
          </w:p>
        </w:tc>
        <w:tc>
          <w:tcPr>
            <w:tcW w:w="995" w:type="dxa"/>
            <w:noWrap/>
            <w:vAlign w:val="bottom"/>
            <w:hideMark/>
          </w:tcPr>
          <w:p w14:paraId="2FD107D7" w14:textId="739FE00D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7895</w:t>
            </w:r>
          </w:p>
        </w:tc>
        <w:tc>
          <w:tcPr>
            <w:tcW w:w="995" w:type="dxa"/>
            <w:noWrap/>
            <w:vAlign w:val="bottom"/>
            <w:hideMark/>
          </w:tcPr>
          <w:p w14:paraId="01268BA4" w14:textId="152F855A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5505</w:t>
            </w:r>
          </w:p>
        </w:tc>
        <w:tc>
          <w:tcPr>
            <w:tcW w:w="995" w:type="dxa"/>
            <w:noWrap/>
            <w:vAlign w:val="bottom"/>
            <w:hideMark/>
          </w:tcPr>
          <w:p w14:paraId="3EC7BF76" w14:textId="4B119151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8759</w:t>
            </w:r>
          </w:p>
        </w:tc>
      </w:tr>
      <w:tr w:rsidR="00C92F4B" w:rsidRPr="009539C0" w14:paraId="04A2F879" w14:textId="77777777" w:rsidTr="00977B09">
        <w:trPr>
          <w:trHeight w:val="284"/>
        </w:trPr>
        <w:tc>
          <w:tcPr>
            <w:tcW w:w="1072" w:type="dxa"/>
            <w:noWrap/>
            <w:vAlign w:val="center"/>
            <w:hideMark/>
          </w:tcPr>
          <w:p w14:paraId="402508F4" w14:textId="1604E220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  <w:t>Norway</w:t>
            </w:r>
          </w:p>
        </w:tc>
        <w:tc>
          <w:tcPr>
            <w:tcW w:w="1067" w:type="dxa"/>
            <w:noWrap/>
            <w:vAlign w:val="center"/>
            <w:hideMark/>
          </w:tcPr>
          <w:p w14:paraId="67D5443E" w14:textId="6932B559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2971816</w:t>
            </w:r>
            <w:r w:rsidRPr="009539C0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zh-CN"/>
              </w:rPr>
              <w:t>2</w:t>
            </w:r>
          </w:p>
        </w:tc>
        <w:tc>
          <w:tcPr>
            <w:tcW w:w="1250" w:type="dxa"/>
            <w:noWrap/>
            <w:vAlign w:val="center"/>
            <w:hideMark/>
          </w:tcPr>
          <w:p w14:paraId="7BA7E2ED" w14:textId="390EB0EF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  <w:t>Overlapped</w:t>
            </w:r>
          </w:p>
        </w:tc>
        <w:tc>
          <w:tcPr>
            <w:tcW w:w="995" w:type="dxa"/>
            <w:noWrap/>
            <w:vAlign w:val="bottom"/>
            <w:hideMark/>
          </w:tcPr>
          <w:p w14:paraId="72B98738" w14:textId="4214D2EB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79870</w:t>
            </w:r>
          </w:p>
        </w:tc>
        <w:tc>
          <w:tcPr>
            <w:tcW w:w="995" w:type="dxa"/>
            <w:noWrap/>
            <w:vAlign w:val="bottom"/>
            <w:hideMark/>
          </w:tcPr>
          <w:p w14:paraId="5285698D" w14:textId="0A82DA2D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94357</w:t>
            </w:r>
          </w:p>
        </w:tc>
        <w:tc>
          <w:tcPr>
            <w:tcW w:w="995" w:type="dxa"/>
            <w:noWrap/>
            <w:vAlign w:val="bottom"/>
            <w:hideMark/>
          </w:tcPr>
          <w:p w14:paraId="632F29F3" w14:textId="56751E87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88494</w:t>
            </w:r>
          </w:p>
        </w:tc>
        <w:tc>
          <w:tcPr>
            <w:tcW w:w="995" w:type="dxa"/>
            <w:noWrap/>
            <w:vAlign w:val="bottom"/>
            <w:hideMark/>
          </w:tcPr>
          <w:p w14:paraId="2369466A" w14:textId="1E339483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96592</w:t>
            </w:r>
          </w:p>
        </w:tc>
        <w:tc>
          <w:tcPr>
            <w:tcW w:w="995" w:type="dxa"/>
            <w:noWrap/>
            <w:vAlign w:val="bottom"/>
            <w:hideMark/>
          </w:tcPr>
          <w:p w14:paraId="18BF2302" w14:textId="7B6E58FB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98131</w:t>
            </w:r>
          </w:p>
        </w:tc>
        <w:tc>
          <w:tcPr>
            <w:tcW w:w="995" w:type="dxa"/>
            <w:noWrap/>
            <w:vAlign w:val="bottom"/>
            <w:hideMark/>
          </w:tcPr>
          <w:p w14:paraId="77AEB6AD" w14:textId="058DA990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13028</w:t>
            </w:r>
          </w:p>
        </w:tc>
      </w:tr>
      <w:tr w:rsidR="00C92F4B" w:rsidRPr="009539C0" w14:paraId="21FAD6B6" w14:textId="77777777" w:rsidTr="00977B09">
        <w:trPr>
          <w:trHeight w:val="284"/>
        </w:trPr>
        <w:tc>
          <w:tcPr>
            <w:tcW w:w="1072" w:type="dxa"/>
            <w:noWrap/>
            <w:vAlign w:val="center"/>
            <w:hideMark/>
          </w:tcPr>
          <w:p w14:paraId="7B22E38A" w14:textId="77777777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67" w:type="dxa"/>
            <w:noWrap/>
            <w:vAlign w:val="center"/>
            <w:hideMark/>
          </w:tcPr>
          <w:p w14:paraId="04801E12" w14:textId="77777777" w:rsidR="00C92F4B" w:rsidRPr="009539C0" w:rsidRDefault="00C92F4B" w:rsidP="009539C0">
            <w:pPr>
              <w:spacing w:before="0" w:after="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50" w:type="dxa"/>
            <w:noWrap/>
            <w:vAlign w:val="center"/>
            <w:hideMark/>
          </w:tcPr>
          <w:p w14:paraId="420E529C" w14:textId="26AB3E69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  <w:t>clumped</w:t>
            </w:r>
          </w:p>
        </w:tc>
        <w:tc>
          <w:tcPr>
            <w:tcW w:w="995" w:type="dxa"/>
            <w:noWrap/>
            <w:vAlign w:val="bottom"/>
            <w:hideMark/>
          </w:tcPr>
          <w:p w14:paraId="3A83FBBF" w14:textId="18C554ED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9430</w:t>
            </w:r>
          </w:p>
        </w:tc>
        <w:tc>
          <w:tcPr>
            <w:tcW w:w="995" w:type="dxa"/>
            <w:noWrap/>
            <w:vAlign w:val="bottom"/>
            <w:hideMark/>
          </w:tcPr>
          <w:p w14:paraId="745D9664" w14:textId="71876ACA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9923</w:t>
            </w:r>
          </w:p>
        </w:tc>
        <w:tc>
          <w:tcPr>
            <w:tcW w:w="995" w:type="dxa"/>
            <w:noWrap/>
            <w:vAlign w:val="bottom"/>
            <w:hideMark/>
          </w:tcPr>
          <w:p w14:paraId="455F6986" w14:textId="14552937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9675</w:t>
            </w:r>
          </w:p>
        </w:tc>
        <w:tc>
          <w:tcPr>
            <w:tcW w:w="995" w:type="dxa"/>
            <w:noWrap/>
            <w:vAlign w:val="bottom"/>
            <w:hideMark/>
          </w:tcPr>
          <w:p w14:paraId="7860026F" w14:textId="7DDDF2ED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614</w:t>
            </w:r>
          </w:p>
        </w:tc>
        <w:tc>
          <w:tcPr>
            <w:tcW w:w="995" w:type="dxa"/>
            <w:noWrap/>
            <w:vAlign w:val="bottom"/>
            <w:hideMark/>
          </w:tcPr>
          <w:p w14:paraId="164A447A" w14:textId="6C880E5B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3018</w:t>
            </w:r>
          </w:p>
        </w:tc>
        <w:tc>
          <w:tcPr>
            <w:tcW w:w="995" w:type="dxa"/>
            <w:noWrap/>
            <w:vAlign w:val="bottom"/>
            <w:hideMark/>
          </w:tcPr>
          <w:p w14:paraId="3A31C261" w14:textId="7F8A1A43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954</w:t>
            </w:r>
          </w:p>
        </w:tc>
      </w:tr>
      <w:tr w:rsidR="00C92F4B" w:rsidRPr="009539C0" w14:paraId="734A26AB" w14:textId="77777777" w:rsidTr="00977B09">
        <w:trPr>
          <w:trHeight w:val="284"/>
        </w:trPr>
        <w:tc>
          <w:tcPr>
            <w:tcW w:w="1072" w:type="dxa"/>
            <w:noWrap/>
            <w:vAlign w:val="center"/>
            <w:hideMark/>
          </w:tcPr>
          <w:p w14:paraId="2F0BC4EE" w14:textId="54639A60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  <w:t>Estonia</w:t>
            </w:r>
          </w:p>
        </w:tc>
        <w:tc>
          <w:tcPr>
            <w:tcW w:w="1067" w:type="dxa"/>
            <w:noWrap/>
            <w:vAlign w:val="center"/>
            <w:hideMark/>
          </w:tcPr>
          <w:p w14:paraId="718EBCDE" w14:textId="6E763AAB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  <w:t>3347631</w:t>
            </w:r>
            <w:r w:rsidRPr="009539C0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zh-CN"/>
              </w:rPr>
              <w:t>3</w:t>
            </w:r>
          </w:p>
        </w:tc>
        <w:tc>
          <w:tcPr>
            <w:tcW w:w="1250" w:type="dxa"/>
            <w:noWrap/>
            <w:vAlign w:val="center"/>
            <w:hideMark/>
          </w:tcPr>
          <w:p w14:paraId="0BF08BC2" w14:textId="5AB813F5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  <w:t>Overlapped</w:t>
            </w:r>
          </w:p>
        </w:tc>
        <w:tc>
          <w:tcPr>
            <w:tcW w:w="995" w:type="dxa"/>
            <w:noWrap/>
            <w:vAlign w:val="bottom"/>
            <w:hideMark/>
          </w:tcPr>
          <w:p w14:paraId="262E55BD" w14:textId="5E154160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94275</w:t>
            </w:r>
          </w:p>
        </w:tc>
        <w:tc>
          <w:tcPr>
            <w:tcW w:w="995" w:type="dxa"/>
            <w:noWrap/>
            <w:vAlign w:val="bottom"/>
            <w:hideMark/>
          </w:tcPr>
          <w:p w14:paraId="5A9BF958" w14:textId="0F400088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15888</w:t>
            </w:r>
          </w:p>
        </w:tc>
        <w:tc>
          <w:tcPr>
            <w:tcW w:w="995" w:type="dxa"/>
            <w:noWrap/>
            <w:vAlign w:val="bottom"/>
            <w:hideMark/>
          </w:tcPr>
          <w:p w14:paraId="2CB97BF6" w14:textId="1B6D511E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08959</w:t>
            </w:r>
          </w:p>
        </w:tc>
        <w:tc>
          <w:tcPr>
            <w:tcW w:w="995" w:type="dxa"/>
            <w:noWrap/>
            <w:vAlign w:val="bottom"/>
            <w:hideMark/>
          </w:tcPr>
          <w:p w14:paraId="62D561C9" w14:textId="2B8D2A5B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36384</w:t>
            </w:r>
          </w:p>
        </w:tc>
        <w:tc>
          <w:tcPr>
            <w:tcW w:w="995" w:type="dxa"/>
            <w:noWrap/>
            <w:vAlign w:val="bottom"/>
            <w:hideMark/>
          </w:tcPr>
          <w:p w14:paraId="2F15388F" w14:textId="223C4D29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69068</w:t>
            </w:r>
          </w:p>
        </w:tc>
        <w:tc>
          <w:tcPr>
            <w:tcW w:w="995" w:type="dxa"/>
            <w:noWrap/>
            <w:vAlign w:val="bottom"/>
            <w:hideMark/>
          </w:tcPr>
          <w:p w14:paraId="5C2785F0" w14:textId="17C1A957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31717</w:t>
            </w:r>
          </w:p>
        </w:tc>
      </w:tr>
      <w:tr w:rsidR="00C92F4B" w:rsidRPr="009539C0" w14:paraId="02FF2004" w14:textId="77777777" w:rsidTr="00977B09">
        <w:trPr>
          <w:trHeight w:val="284"/>
        </w:trPr>
        <w:tc>
          <w:tcPr>
            <w:tcW w:w="1072" w:type="dxa"/>
            <w:noWrap/>
            <w:vAlign w:val="center"/>
            <w:hideMark/>
          </w:tcPr>
          <w:p w14:paraId="7EBA7031" w14:textId="0C2629EC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67" w:type="dxa"/>
            <w:noWrap/>
            <w:vAlign w:val="center"/>
            <w:hideMark/>
          </w:tcPr>
          <w:p w14:paraId="516F1497" w14:textId="2F22FC6E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800000"/>
                <w:sz w:val="20"/>
                <w:szCs w:val="20"/>
                <w:lang w:eastAsia="zh-CN"/>
              </w:rPr>
            </w:pPr>
          </w:p>
        </w:tc>
        <w:tc>
          <w:tcPr>
            <w:tcW w:w="1250" w:type="dxa"/>
            <w:noWrap/>
            <w:vAlign w:val="center"/>
            <w:hideMark/>
          </w:tcPr>
          <w:p w14:paraId="2D75CA62" w14:textId="292A1C75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</w:pPr>
            <w:r w:rsidRPr="009539C0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zh-CN"/>
              </w:rPr>
              <w:t>clumped</w:t>
            </w:r>
          </w:p>
        </w:tc>
        <w:tc>
          <w:tcPr>
            <w:tcW w:w="995" w:type="dxa"/>
            <w:noWrap/>
            <w:vAlign w:val="bottom"/>
            <w:hideMark/>
          </w:tcPr>
          <w:p w14:paraId="1AE1F02A" w14:textId="7E3BC66F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8153</w:t>
            </w:r>
          </w:p>
        </w:tc>
        <w:tc>
          <w:tcPr>
            <w:tcW w:w="995" w:type="dxa"/>
            <w:noWrap/>
            <w:vAlign w:val="bottom"/>
            <w:hideMark/>
          </w:tcPr>
          <w:p w14:paraId="68C73793" w14:textId="52DF5EDC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0301</w:t>
            </w:r>
          </w:p>
        </w:tc>
        <w:tc>
          <w:tcPr>
            <w:tcW w:w="995" w:type="dxa"/>
            <w:noWrap/>
            <w:vAlign w:val="bottom"/>
            <w:hideMark/>
          </w:tcPr>
          <w:p w14:paraId="3DABE4B5" w14:textId="62F7ECE2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9800</w:t>
            </w:r>
          </w:p>
        </w:tc>
        <w:tc>
          <w:tcPr>
            <w:tcW w:w="995" w:type="dxa"/>
            <w:noWrap/>
            <w:vAlign w:val="bottom"/>
            <w:hideMark/>
          </w:tcPr>
          <w:p w14:paraId="0671D996" w14:textId="3CDB8EDA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2172</w:t>
            </w:r>
          </w:p>
        </w:tc>
        <w:tc>
          <w:tcPr>
            <w:tcW w:w="995" w:type="dxa"/>
            <w:noWrap/>
            <w:vAlign w:val="bottom"/>
            <w:hideMark/>
          </w:tcPr>
          <w:p w14:paraId="58B4FD33" w14:textId="0DC7A2DE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4135</w:t>
            </w:r>
          </w:p>
        </w:tc>
        <w:tc>
          <w:tcPr>
            <w:tcW w:w="995" w:type="dxa"/>
            <w:noWrap/>
            <w:vAlign w:val="bottom"/>
            <w:hideMark/>
          </w:tcPr>
          <w:p w14:paraId="32625FBA" w14:textId="623A2CC9" w:rsidR="00C92F4B" w:rsidRPr="009539C0" w:rsidRDefault="00C92F4B" w:rsidP="009539C0">
            <w:pPr>
              <w:spacing w:before="0" w:after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1806</w:t>
            </w:r>
          </w:p>
        </w:tc>
      </w:tr>
    </w:tbl>
    <w:p w14:paraId="4D8E0E7E" w14:textId="77777777" w:rsidR="008C4E69" w:rsidRDefault="008C4E69" w:rsidP="008C4E69"/>
    <w:p w14:paraId="6B610BFA" w14:textId="05156B9D" w:rsidR="008C4E69" w:rsidRDefault="008C4E69" w:rsidP="008C4E69">
      <w:r>
        <w:t>Notes:</w:t>
      </w:r>
    </w:p>
    <w:p w14:paraId="31FCF514" w14:textId="4E2496D3" w:rsidR="00C36D4E" w:rsidRPr="007F07C7" w:rsidRDefault="00C50574" w:rsidP="00C50574">
      <w:pPr>
        <w:pStyle w:val="ListParagraph"/>
        <w:numPr>
          <w:ilvl w:val="0"/>
          <w:numId w:val="27"/>
        </w:numPr>
      </w:pPr>
      <w:r w:rsidRPr="007F07C7">
        <w:t>No post-imputation QC was applied.</w:t>
      </w:r>
    </w:p>
    <w:p w14:paraId="4E4C43E2" w14:textId="23C12362" w:rsidR="00C50574" w:rsidRPr="007F07C7" w:rsidRDefault="00C50574" w:rsidP="00C50574">
      <w:pPr>
        <w:pStyle w:val="ListParagraph"/>
        <w:numPr>
          <w:ilvl w:val="0"/>
          <w:numId w:val="27"/>
        </w:numPr>
      </w:pPr>
      <w:r w:rsidRPr="007F07C7">
        <w:t>Post-imputation selected SNPs (MAF&gt;0.05) wit</w:t>
      </w:r>
      <w:r w:rsidR="008C4E69">
        <w:t>h high imputation quality (INFO</w:t>
      </w:r>
      <w:r w:rsidRPr="007F07C7">
        <w:t>&gt;0.8).</w:t>
      </w:r>
    </w:p>
    <w:p w14:paraId="6CBB0D44" w14:textId="02D1A822" w:rsidR="00C50574" w:rsidRPr="007F07C7" w:rsidRDefault="00C50574" w:rsidP="00C50574">
      <w:pPr>
        <w:pStyle w:val="ListParagraph"/>
        <w:numPr>
          <w:ilvl w:val="0"/>
          <w:numId w:val="27"/>
        </w:numPr>
      </w:pPr>
      <w:r w:rsidRPr="007F07C7">
        <w:t xml:space="preserve">Post-imputation selected SNPs (MAF&gt;0.05) with high imputation quality (probability of best-guess genotype </w:t>
      </w:r>
      <w:r w:rsidR="008C4E69">
        <w:t>&gt; 0.8 and per-SNP missing rate &lt; 0.01</w:t>
      </w:r>
      <w:r w:rsidRPr="007F07C7">
        <w:t>).</w:t>
      </w:r>
    </w:p>
    <w:p w14:paraId="3870D186" w14:textId="7A47CCA0" w:rsidR="00C50574" w:rsidRPr="007F07C7" w:rsidRDefault="006B69BF" w:rsidP="00C50574">
      <w:pPr>
        <w:pStyle w:val="ListParagraph"/>
        <w:numPr>
          <w:ilvl w:val="0"/>
          <w:numId w:val="27"/>
        </w:numPr>
      </w:pPr>
      <w:r w:rsidRPr="007F07C7">
        <w:t>Based on the results from a</w:t>
      </w:r>
      <w:r w:rsidR="00C50574" w:rsidRPr="007F07C7">
        <w:t xml:space="preserve"> meta-analysis of PGC2-SCZ studies</w:t>
      </w:r>
      <w:hyperlink w:anchor="_ENREF_1" w:tooltip="Schizophrenia Working Group of the Psychiatric Genomics, 2014 #24" w:history="1">
        <w:r w:rsidR="00FC5118" w:rsidRPr="007F07C7">
          <w:fldChar w:fldCharType="begin"/>
        </w:r>
        <w:r w:rsidR="00FC5118" w:rsidRPr="007F07C7">
          <w:instrText xml:space="preserve"> ADDIN EN.CITE &lt;EndNote&gt;&lt;Cite&gt;&lt;Author&gt;Schizophrenia Working Group of the Psychiatric Genomics&lt;/Author&gt;&lt;Year&gt;2014&lt;/Year&gt;&lt;RecNum&gt;24&lt;/RecNum&gt;&lt;DisplayText&gt;&lt;style face="superscript"&gt;1&lt;/style&gt;&lt;/DisplayText&gt;&lt;record&gt;&lt;rec-number&gt;24&lt;/rec-number&gt;&lt;foreign-keys&gt;&lt;key app="EN" db-id="50v29sv96fxda5ettsl5e09w2faxsadxapdf" timestamp="1485418153"&gt;24&lt;/key&gt;&lt;/foreign-keys&gt;&lt;ref-type name="Journal Article"&gt;17&lt;/ref-type&gt;&lt;contributors&gt;&lt;authors&gt;&lt;author&gt;Schizophrenia Working Group of the Psychiatric Genomics, Consortium&lt;/author&gt;&lt;/authors&gt;&lt;/contributors&gt;&lt;titles&gt;&lt;title&gt;Biological insights from 108 schizophrenia-associated genetic loci&lt;/title&gt;&lt;secondary-title&gt;Nature&lt;/secondary-title&gt;&lt;/titles&gt;&lt;periodical&gt;&lt;full-title&gt;Nature&lt;/full-title&gt;&lt;/periodical&gt;&lt;pages&gt;421-7&lt;/pages&gt;&lt;volume&gt;511&lt;/volume&gt;&lt;number&gt;7510&lt;/number&gt;&lt;keywords&gt;&lt;keyword&gt;Alleles&lt;/keyword&gt;&lt;keyword&gt;Brain/metabolism/physiology&lt;/keyword&gt;&lt;keyword&gt;Enhancer Elements, Genetic/genetics&lt;/keyword&gt;&lt;keyword&gt;*Genetic Loci&lt;/keyword&gt;&lt;keyword&gt;Genetic Predisposition to Disease/*genetics&lt;/keyword&gt;&lt;keyword&gt;*Genome-Wide Association Study&lt;/keyword&gt;&lt;keyword&gt;Glutamic Acid/metabolism&lt;/keyword&gt;&lt;keyword&gt;Humans&lt;/keyword&gt;&lt;keyword&gt;Immunity/genetics/physiology&lt;/keyword&gt;&lt;keyword&gt;Multifactorial Inheritance/genetics&lt;/keyword&gt;&lt;keyword&gt;Mutation/genetics&lt;/keyword&gt;&lt;keyword&gt;Odds Ratio&lt;/keyword&gt;&lt;keyword&gt;Polymorphism, Single Nucleotide/genetics&lt;/keyword&gt;&lt;keyword&gt;Schizophrenia/*genetics/immunology&lt;/keyword&gt;&lt;keyword&gt;Synaptic Transmission/genetics&lt;/keyword&gt;&lt;/keywords&gt;&lt;dates&gt;&lt;year&gt;2014&lt;/year&gt;&lt;pub-dates&gt;&lt;date&gt;Jul 24&lt;/date&gt;&lt;/pub-dates&gt;&lt;/dates&gt;&lt;isbn&gt;1476-4687 (Electronic)&amp;#xD;0028-0836 (Linking)&lt;/isbn&gt;&lt;accession-num&gt;25056061&lt;/accession-num&gt;&lt;urls&gt;&lt;related-urls&gt;&lt;url&gt;http://www.ncbi.nlm.nih.gov/pubmed/25056061&lt;/url&gt;&lt;/related-urls&gt;&lt;/urls&gt;&lt;custom2&gt;4112379&lt;/custom2&gt;&lt;electronic-resource-num&gt;10.1038/nature13595&lt;/electronic-resource-num&gt;&lt;/record&gt;&lt;/Cite&gt;&lt;/EndNote&gt;</w:instrText>
        </w:r>
        <w:r w:rsidR="00FC5118" w:rsidRPr="007F07C7">
          <w:fldChar w:fldCharType="separate"/>
        </w:r>
        <w:r w:rsidR="00FC5118" w:rsidRPr="007F07C7">
          <w:rPr>
            <w:noProof/>
            <w:vertAlign w:val="superscript"/>
          </w:rPr>
          <w:t>1</w:t>
        </w:r>
        <w:r w:rsidR="00FC5118" w:rsidRPr="007F07C7">
          <w:fldChar w:fldCharType="end"/>
        </w:r>
      </w:hyperlink>
      <w:r w:rsidR="00C50574" w:rsidRPr="007F07C7">
        <w:t xml:space="preserve"> excluding Nordic samples, </w:t>
      </w:r>
      <w:r w:rsidR="00900630">
        <w:t>4762</w:t>
      </w:r>
      <w:r w:rsidR="000315A8">
        <w:t>682</w:t>
      </w:r>
      <w:r w:rsidR="00C50574" w:rsidRPr="007F07C7">
        <w:t xml:space="preserve"> SNPs </w:t>
      </w:r>
      <w:r w:rsidRPr="007F07C7">
        <w:t>passed all filters (</w:t>
      </w:r>
      <w:r w:rsidRPr="007F07C7">
        <w:rPr>
          <w:i/>
        </w:rPr>
        <w:t>Methods</w:t>
      </w:r>
      <w:r w:rsidRPr="007F07C7">
        <w:t>)</w:t>
      </w:r>
      <w:r w:rsidR="00C50574" w:rsidRPr="007F07C7">
        <w:t>.</w:t>
      </w:r>
    </w:p>
    <w:p w14:paraId="1E2184A6" w14:textId="7F43F0BC" w:rsidR="00C50574" w:rsidRPr="007F07C7" w:rsidRDefault="00C50574" w:rsidP="00C50574">
      <w:pPr>
        <w:pStyle w:val="ListParagraph"/>
        <w:numPr>
          <w:ilvl w:val="0"/>
          <w:numId w:val="27"/>
        </w:numPr>
      </w:pPr>
      <w:r w:rsidRPr="007F07C7">
        <w:t xml:space="preserve">Based on PGC2-BIP results </w:t>
      </w:r>
      <w:r w:rsidR="006B69BF" w:rsidRPr="007F07C7">
        <w:t>excluding Nordic samples</w:t>
      </w:r>
      <w:r w:rsidRPr="007F07C7">
        <w:t xml:space="preserve">, </w:t>
      </w:r>
      <w:r w:rsidR="000315A8">
        <w:t>4839971</w:t>
      </w:r>
      <w:r w:rsidRPr="007F07C7">
        <w:t xml:space="preserve"> SNPs </w:t>
      </w:r>
      <w:r w:rsidR="006B69BF" w:rsidRPr="007F07C7">
        <w:t>passed all filters</w:t>
      </w:r>
      <w:r w:rsidRPr="007F07C7">
        <w:t>.</w:t>
      </w:r>
    </w:p>
    <w:p w14:paraId="1645338F" w14:textId="3011B4C7" w:rsidR="00C50574" w:rsidRPr="007F07C7" w:rsidRDefault="008C4E69" w:rsidP="00C50574">
      <w:pPr>
        <w:pStyle w:val="ListParagraph"/>
        <w:numPr>
          <w:ilvl w:val="0"/>
          <w:numId w:val="27"/>
        </w:numPr>
      </w:pPr>
      <w:r>
        <w:t>Based on PGC2-MDD results</w:t>
      </w:r>
      <w:r w:rsidR="006B69BF" w:rsidRPr="007F07C7">
        <w:t xml:space="preserve"> excluding Nordic samples</w:t>
      </w:r>
      <w:r w:rsidR="00C50574" w:rsidRPr="007F07C7">
        <w:t xml:space="preserve">, </w:t>
      </w:r>
      <w:r w:rsidR="000315A8">
        <w:t>4818724</w:t>
      </w:r>
      <w:r w:rsidR="00C50574" w:rsidRPr="007F07C7">
        <w:t xml:space="preserve"> SNPs </w:t>
      </w:r>
      <w:r w:rsidR="006B69BF" w:rsidRPr="007F07C7">
        <w:t>passed all filters</w:t>
      </w:r>
      <w:r w:rsidR="00C50574" w:rsidRPr="007F07C7">
        <w:t>.</w:t>
      </w:r>
    </w:p>
    <w:p w14:paraId="02120327" w14:textId="2FA137BB" w:rsidR="00C50574" w:rsidRPr="007F07C7" w:rsidRDefault="00C50574" w:rsidP="00C50574">
      <w:pPr>
        <w:pStyle w:val="ListParagraph"/>
        <w:numPr>
          <w:ilvl w:val="0"/>
          <w:numId w:val="27"/>
        </w:numPr>
      </w:pPr>
      <w:r w:rsidRPr="007F07C7">
        <w:t>Based o</w:t>
      </w:r>
      <w:r w:rsidR="008C4E69">
        <w:t>n PGC2-ASD results</w:t>
      </w:r>
      <w:r w:rsidRPr="007F07C7">
        <w:t xml:space="preserve">, </w:t>
      </w:r>
      <w:r w:rsidR="000315A8">
        <w:t>5046391</w:t>
      </w:r>
      <w:r w:rsidRPr="007F07C7">
        <w:t xml:space="preserve"> SNPs pass all filters.</w:t>
      </w:r>
    </w:p>
    <w:p w14:paraId="44F3B12A" w14:textId="549FA9BD" w:rsidR="00C50574" w:rsidRPr="007F07C7" w:rsidRDefault="006B69BF" w:rsidP="00C50574">
      <w:pPr>
        <w:pStyle w:val="ListParagraph"/>
        <w:numPr>
          <w:ilvl w:val="0"/>
          <w:numId w:val="27"/>
        </w:numPr>
      </w:pPr>
      <w:r w:rsidRPr="007F07C7">
        <w:t>Based on published GWA summary results for BMI</w:t>
      </w:r>
      <w:hyperlink w:anchor="_ENREF_2" w:tooltip="Locke, 2015 #7" w:history="1">
        <w:r w:rsidR="00FC5118" w:rsidRPr="007F07C7">
          <w:fldChar w:fldCharType="begin">
            <w:fldData xml:space="preserve">SW5zdGl0dXRlIG9mIENhcmRpb3Zhc2N1bGFyIFNjaWVuY2UsIFVuaXZlcnNpdHkgQ29sbGVnZSBM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</w:fldData>
          </w:fldChar>
        </w:r>
        <w:r w:rsidR="00FC5118" w:rsidRPr="007F07C7">
          <w:instrText xml:space="preserve"> ADDIN EN.CITE </w:instrText>
        </w:r>
        <w:r w:rsidR="00FC5118" w:rsidRPr="007F07C7">
          <w:fldChar w:fldCharType="begin">
            <w:fldData xml:space="preserve">PEVuZE5vdGU+PENpdGU+PEF1dGhvcj5Mb2NrZTwvQXV0aG9yPjxZZWFyPjIwMTU8L1llYXI+PFJl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==
</w:fldData>
          </w:fldChar>
        </w:r>
        <w:r w:rsidR="00FC5118" w:rsidRPr="007F07C7">
          <w:instrText xml:space="preserve"> ADDIN EN.CITE.DATA </w:instrText>
        </w:r>
        <w:r w:rsidR="00FC5118" w:rsidRPr="007F07C7">
          <w:fldChar w:fldCharType="end"/>
        </w:r>
        <w:r w:rsidR="00FC5118" w:rsidRPr="007F07C7">
          <w:fldChar w:fldCharType="begin">
            <w:fldData xml:space="preserve">IE1lZGljaW5lIEdyZWlmc3dhbGQsIEhFTElPUy1Ib3NwaXRhbCBTdHJhbHN1bmQsIEQtMTc0NzUg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==
</w:fldData>
          </w:fldChar>
        </w:r>
        <w:r w:rsidR="00FC5118" w:rsidRPr="007F07C7">
          <w:instrText xml:space="preserve"> ADDIN EN.CITE.DATA </w:instrText>
        </w:r>
        <w:r w:rsidR="00FC5118" w:rsidRPr="007F07C7">
          <w:fldChar w:fldCharType="end"/>
        </w:r>
        <w:r w:rsidR="00FC5118" w:rsidRPr="007F07C7">
          <w:fldChar w:fldCharType="begin">
            <w:fldData xml:space="preserve">SW5zdGl0dXRlIG9mIENhcmRpb3Zhc2N1bGFyIFNjaWVuY2UsIFVuaXZlcnNpdHkgQ29sbGVnZSBM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</w:fldData>
          </w:fldChar>
        </w:r>
        <w:r w:rsidR="00FC5118" w:rsidRPr="007F07C7">
          <w:instrText xml:space="preserve"> ADDIN EN.CITE.DATA </w:instrText>
        </w:r>
        <w:r w:rsidR="00FC5118" w:rsidRPr="007F07C7">
          <w:fldChar w:fldCharType="end"/>
        </w:r>
        <w:r w:rsidR="00FC5118" w:rsidRPr="007F07C7">
          <w:fldChar w:fldCharType="separate"/>
        </w:r>
        <w:r w:rsidR="00FC5118" w:rsidRPr="007F07C7">
          <w:rPr>
            <w:noProof/>
            <w:vertAlign w:val="superscript"/>
          </w:rPr>
          <w:t>2</w:t>
        </w:r>
        <w:r w:rsidR="00FC5118" w:rsidRPr="007F07C7">
          <w:fldChar w:fldCharType="end"/>
        </w:r>
      </w:hyperlink>
      <w:r w:rsidRPr="007F07C7">
        <w:t>, 1835322 SNPs pass all filters.</w:t>
      </w:r>
    </w:p>
    <w:p w14:paraId="6B5A8E8C" w14:textId="05D4ED48" w:rsidR="006B69BF" w:rsidRPr="007F07C7" w:rsidRDefault="006B69BF" w:rsidP="00C50574">
      <w:pPr>
        <w:pStyle w:val="ListParagraph"/>
        <w:numPr>
          <w:ilvl w:val="0"/>
          <w:numId w:val="27"/>
        </w:numPr>
      </w:pPr>
      <w:r w:rsidRPr="007F07C7">
        <w:t>Based on published GWA summary results for educational attainment excluding Swedish samples</w:t>
      </w:r>
      <w:hyperlink w:anchor="_ENREF_3" w:tooltip="Okbay, 2016 #8" w:history="1">
        <w:r w:rsidR="00FC5118" w:rsidRPr="007F07C7">
          <w:fldChar w:fldCharType="begin">
            <w:fldData xml:space="preserve">PEVuZE5vdGU+PENpdGU+PEF1dGhvcj5Pa2JheTwvQXV0aG9yPjxZZWFyPjIwMTY8L1llYXI+PFJl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</w:fldData>
          </w:fldChar>
        </w:r>
        <w:r w:rsidR="00FC5118" w:rsidRPr="007F07C7">
          <w:instrText xml:space="preserve"> ADDIN EN.CITE </w:instrText>
        </w:r>
        <w:r w:rsidR="00FC5118" w:rsidRPr="007F07C7">
          <w:fldChar w:fldCharType="begin">
            <w:fldData xml:space="preserve">PEVuZE5vdGU+PENpdGU+PEF1dGhvcj5Pa2JheTwvQXV0aG9yPjxZZWFyPjIwMTY8L1llYXI+PFJl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</w:fldData>
          </w:fldChar>
        </w:r>
        <w:r w:rsidR="00FC5118" w:rsidRPr="007F07C7">
          <w:instrText xml:space="preserve"> ADDIN EN.CITE.DATA </w:instrText>
        </w:r>
        <w:r w:rsidR="00FC5118" w:rsidRPr="007F07C7">
          <w:fldChar w:fldCharType="end"/>
        </w:r>
        <w:r w:rsidR="00FC5118" w:rsidRPr="007F07C7">
          <w:fldChar w:fldCharType="separate"/>
        </w:r>
        <w:r w:rsidR="00FC5118" w:rsidRPr="007F07C7">
          <w:rPr>
            <w:noProof/>
            <w:vertAlign w:val="superscript"/>
          </w:rPr>
          <w:t>3</w:t>
        </w:r>
        <w:r w:rsidR="00FC5118" w:rsidRPr="007F07C7">
          <w:fldChar w:fldCharType="end"/>
        </w:r>
      </w:hyperlink>
      <w:r w:rsidRPr="007F07C7">
        <w:t>, 4926845 SNPs pass all filters.</w:t>
      </w:r>
    </w:p>
    <w:p w14:paraId="27403B46" w14:textId="77777777" w:rsidR="009539C0" w:rsidRDefault="009539C0">
      <w:pPr>
        <w:spacing w:before="0" w:after="0"/>
        <w:jc w:val="left"/>
      </w:pPr>
    </w:p>
    <w:p w14:paraId="42C66851" w14:textId="77777777" w:rsidR="00C36D4E" w:rsidRPr="008224A9" w:rsidRDefault="00C36D4E" w:rsidP="008224A9">
      <w:r w:rsidRPr="007F07C7">
        <w:br w:type="page"/>
      </w:r>
    </w:p>
    <w:p w14:paraId="2D86EE83" w14:textId="3987009D" w:rsidR="00A7401D" w:rsidRPr="007F07C7" w:rsidRDefault="00A7401D" w:rsidP="00A7401D">
      <w:pPr>
        <w:pStyle w:val="Heading2"/>
      </w:pPr>
      <w:bookmarkStart w:id="9" w:name="_Toc476471396"/>
      <w:bookmarkStart w:id="10" w:name="_Toc487728512"/>
      <w:r w:rsidRPr="007F07C7">
        <w:lastRenderedPageBreak/>
        <w:t xml:space="preserve">Table </w:t>
      </w:r>
      <w:r w:rsidR="007F07C7">
        <w:t>S</w:t>
      </w:r>
      <w:r w:rsidR="00C36D4E" w:rsidRPr="007F07C7">
        <w:t>3</w:t>
      </w:r>
      <w:r w:rsidRPr="007F07C7">
        <w:t>. Genetic correlations</w:t>
      </w:r>
      <w:r w:rsidR="0007309C">
        <w:t xml:space="preserve"> </w:t>
      </w:r>
      <w:r w:rsidR="001836B4">
        <w:t>of</w:t>
      </w:r>
      <w:r w:rsidR="0007309C">
        <w:t xml:space="preserve"> </w:t>
      </w:r>
      <w:r w:rsidRPr="007F07C7">
        <w:t>SCZ, BIP, MDD, ASD, BMI</w:t>
      </w:r>
      <w:r w:rsidR="0007309C">
        <w:t>, &amp;</w:t>
      </w:r>
      <w:r w:rsidRPr="007F07C7">
        <w:t xml:space="preserve"> EDU </w:t>
      </w:r>
      <w:r w:rsidR="007F07C7">
        <w:t>in</w:t>
      </w:r>
      <w:r w:rsidRPr="007F07C7">
        <w:t xml:space="preserve"> </w:t>
      </w:r>
      <w:r w:rsidR="006E5C60" w:rsidRPr="007F07C7">
        <w:t>discovery</w:t>
      </w:r>
      <w:r w:rsidRPr="007F07C7">
        <w:t xml:space="preserve"> sets</w:t>
      </w:r>
      <w:bookmarkEnd w:id="9"/>
      <w:bookmarkEnd w:id="10"/>
    </w:p>
    <w:p w14:paraId="7204C7FF" w14:textId="77777777" w:rsidR="009B7B46" w:rsidRPr="008224A9" w:rsidRDefault="009B7B46" w:rsidP="008224A9"/>
    <w:tbl>
      <w:tblPr>
        <w:tblW w:w="4999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90"/>
        <w:gridCol w:w="1713"/>
        <w:gridCol w:w="1500"/>
        <w:gridCol w:w="1553"/>
        <w:gridCol w:w="1630"/>
        <w:gridCol w:w="1513"/>
        <w:gridCol w:w="559"/>
      </w:tblGrid>
      <w:tr w:rsidR="008224A9" w:rsidRPr="008224A9" w14:paraId="1337F58B" w14:textId="77777777" w:rsidTr="00F46C8F">
        <w:trPr>
          <w:trHeight w:val="315"/>
        </w:trPr>
        <w:tc>
          <w:tcPr>
            <w:tcW w:w="37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349CD" w14:textId="1F5B226F" w:rsidR="009B7B46" w:rsidRPr="008224A9" w:rsidRDefault="009B7B46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  <w:tc>
          <w:tcPr>
            <w:tcW w:w="93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33462" w14:textId="77777777" w:rsidR="009B7B46" w:rsidRPr="008224A9" w:rsidRDefault="009B7B46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  <w:t>SCZ</w:t>
            </w:r>
          </w:p>
        </w:tc>
        <w:tc>
          <w:tcPr>
            <w:tcW w:w="81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D77A1" w14:textId="77777777" w:rsidR="009B7B46" w:rsidRPr="008224A9" w:rsidRDefault="009B7B46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  <w:t>BIP</w:t>
            </w:r>
          </w:p>
        </w:tc>
        <w:tc>
          <w:tcPr>
            <w:tcW w:w="8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34837" w14:textId="77777777" w:rsidR="009B7B46" w:rsidRPr="008224A9" w:rsidRDefault="009B7B46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  <w:t>MDD</w:t>
            </w:r>
          </w:p>
        </w:tc>
        <w:tc>
          <w:tcPr>
            <w:tcW w:w="89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608AC" w14:textId="77777777" w:rsidR="009B7B46" w:rsidRPr="008224A9" w:rsidRDefault="009B7B46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  <w:t>ASD</w:t>
            </w:r>
          </w:p>
        </w:tc>
        <w:tc>
          <w:tcPr>
            <w:tcW w:w="82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78C24" w14:textId="77777777" w:rsidR="009B7B46" w:rsidRPr="008224A9" w:rsidRDefault="009B7B46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  <w:t>BMI</w:t>
            </w: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8433B" w14:textId="77777777" w:rsidR="009B7B46" w:rsidRPr="008224A9" w:rsidRDefault="009B7B46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  <w:t>EDU</w:t>
            </w:r>
          </w:p>
        </w:tc>
      </w:tr>
      <w:tr w:rsidR="00495F44" w:rsidRPr="008224A9" w14:paraId="5AE0ACC7" w14:textId="77777777" w:rsidTr="00F46C8F">
        <w:trPr>
          <w:trHeight w:val="378"/>
        </w:trPr>
        <w:tc>
          <w:tcPr>
            <w:tcW w:w="3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3976E" w14:textId="77777777" w:rsidR="00495F44" w:rsidRPr="008224A9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  <w:t>SCZ</w:t>
            </w:r>
          </w:p>
        </w:tc>
        <w:tc>
          <w:tcPr>
            <w:tcW w:w="9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5512C" w14:textId="77777777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  <w:tc>
          <w:tcPr>
            <w:tcW w:w="8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7C246" w14:textId="77777777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  <w:tc>
          <w:tcPr>
            <w:tcW w:w="8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4E79A" w14:textId="77777777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  <w:tc>
          <w:tcPr>
            <w:tcW w:w="8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5AF34" w14:textId="77777777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  <w:tc>
          <w:tcPr>
            <w:tcW w:w="8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F1077" w14:textId="77777777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79660" w14:textId="77777777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</w:tr>
      <w:tr w:rsidR="00495F44" w:rsidRPr="008224A9" w14:paraId="5A70E606" w14:textId="77777777" w:rsidTr="00F46C8F">
        <w:trPr>
          <w:trHeight w:val="315"/>
        </w:trPr>
        <w:tc>
          <w:tcPr>
            <w:tcW w:w="3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512834" w14:textId="77777777" w:rsidR="00495F44" w:rsidRPr="008224A9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  <w:t>BIP</w:t>
            </w:r>
          </w:p>
        </w:tc>
        <w:tc>
          <w:tcPr>
            <w:tcW w:w="9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051E5" w14:textId="0E98000F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ED32B2">
              <w:rPr>
                <w:rFonts w:eastAsia="Times New Roman" w:cs="Menlo"/>
                <w:b/>
                <w:bCs/>
                <w:color w:val="000000"/>
              </w:rPr>
              <w:t>0.743 (0.026)</w:t>
            </w:r>
          </w:p>
        </w:tc>
        <w:tc>
          <w:tcPr>
            <w:tcW w:w="8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29389" w14:textId="77777777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  <w:tc>
          <w:tcPr>
            <w:tcW w:w="8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2C456" w14:textId="77777777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  <w:tc>
          <w:tcPr>
            <w:tcW w:w="8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301B7" w14:textId="77777777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  <w:tc>
          <w:tcPr>
            <w:tcW w:w="8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5A798" w14:textId="77777777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B2B17" w14:textId="77777777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</w:tr>
      <w:tr w:rsidR="00495F44" w:rsidRPr="008224A9" w14:paraId="5D79C630" w14:textId="77777777" w:rsidTr="00F46C8F">
        <w:trPr>
          <w:trHeight w:val="315"/>
        </w:trPr>
        <w:tc>
          <w:tcPr>
            <w:tcW w:w="3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557C3" w14:textId="77777777" w:rsidR="00495F44" w:rsidRPr="008224A9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  <w:t>MDD</w:t>
            </w:r>
          </w:p>
        </w:tc>
        <w:tc>
          <w:tcPr>
            <w:tcW w:w="9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496AC" w14:textId="55273CAA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ED32B2">
              <w:rPr>
                <w:rFonts w:eastAsia="Times New Roman" w:cs="Menlo"/>
                <w:b/>
                <w:bCs/>
                <w:color w:val="000000"/>
              </w:rPr>
              <w:t>0.448 (0.053)</w:t>
            </w:r>
          </w:p>
        </w:tc>
        <w:tc>
          <w:tcPr>
            <w:tcW w:w="8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54597" w14:textId="41DD66D6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ED32B2">
              <w:rPr>
                <w:rFonts w:eastAsia="Times New Roman" w:cs="Menlo"/>
                <w:b/>
                <w:bCs/>
                <w:color w:val="000000"/>
              </w:rPr>
              <w:t>0.435 (0.069)</w:t>
            </w:r>
          </w:p>
        </w:tc>
        <w:tc>
          <w:tcPr>
            <w:tcW w:w="8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B6422" w14:textId="77777777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  <w:tc>
          <w:tcPr>
            <w:tcW w:w="8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D41A0" w14:textId="77777777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  <w:tc>
          <w:tcPr>
            <w:tcW w:w="8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B3F5D" w14:textId="77777777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A9B05" w14:textId="77777777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</w:tr>
      <w:tr w:rsidR="00495F44" w:rsidRPr="008224A9" w14:paraId="1D869A15" w14:textId="77777777" w:rsidTr="00F46C8F">
        <w:trPr>
          <w:trHeight w:val="315"/>
        </w:trPr>
        <w:tc>
          <w:tcPr>
            <w:tcW w:w="3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50232" w14:textId="77777777" w:rsidR="00495F44" w:rsidRPr="008224A9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  <w:t>ASD</w:t>
            </w:r>
          </w:p>
        </w:tc>
        <w:tc>
          <w:tcPr>
            <w:tcW w:w="9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20689" w14:textId="6BB5CC93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ED32B2">
              <w:rPr>
                <w:rFonts w:eastAsia="Times New Roman" w:cs="Menlo"/>
                <w:b/>
                <w:bCs/>
                <w:color w:val="000000"/>
              </w:rPr>
              <w:t>0.158 (0.064)</w:t>
            </w:r>
          </w:p>
        </w:tc>
        <w:tc>
          <w:tcPr>
            <w:tcW w:w="8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1B5D3" w14:textId="227DF9E4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ED32B2">
              <w:rPr>
                <w:rFonts w:eastAsia="Times New Roman" w:cs="Menlo"/>
                <w:color w:val="000000"/>
              </w:rPr>
              <w:t>0.078 (0.073)</w:t>
            </w:r>
          </w:p>
        </w:tc>
        <w:tc>
          <w:tcPr>
            <w:tcW w:w="8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92377" w14:textId="50EF998B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ED32B2">
              <w:rPr>
                <w:rFonts w:eastAsia="Times New Roman" w:cs="Menlo"/>
                <w:color w:val="000000"/>
              </w:rPr>
              <w:t>0.203 (0.115)</w:t>
            </w:r>
          </w:p>
        </w:tc>
        <w:tc>
          <w:tcPr>
            <w:tcW w:w="8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24E78" w14:textId="77777777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  <w:tc>
          <w:tcPr>
            <w:tcW w:w="8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91AF3" w14:textId="77777777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BAF73" w14:textId="77777777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</w:tr>
      <w:tr w:rsidR="00495F44" w:rsidRPr="008224A9" w14:paraId="6BD44B37" w14:textId="77777777" w:rsidTr="00F46C8F">
        <w:trPr>
          <w:trHeight w:val="363"/>
        </w:trPr>
        <w:tc>
          <w:tcPr>
            <w:tcW w:w="3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1E029" w14:textId="77777777" w:rsidR="00495F44" w:rsidRPr="008224A9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  <w:t>BMI</w:t>
            </w:r>
          </w:p>
        </w:tc>
        <w:tc>
          <w:tcPr>
            <w:tcW w:w="9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15824" w14:textId="107CC68B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ED32B2">
              <w:rPr>
                <w:rFonts w:eastAsia="Times New Roman" w:cs="Menlo"/>
                <w:b/>
                <w:bCs/>
                <w:color w:val="000000"/>
              </w:rPr>
              <w:t>-0.082 (0.025)</w:t>
            </w:r>
          </w:p>
        </w:tc>
        <w:tc>
          <w:tcPr>
            <w:tcW w:w="8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F2F59" w14:textId="3A3C46E1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ED32B2">
              <w:rPr>
                <w:rFonts w:eastAsia="Times New Roman" w:cs="Menlo"/>
                <w:color w:val="000000"/>
              </w:rPr>
              <w:t>-0.045 (0.030)</w:t>
            </w:r>
          </w:p>
        </w:tc>
        <w:tc>
          <w:tcPr>
            <w:tcW w:w="8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8541C" w14:textId="582CFB95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ED32B2">
              <w:rPr>
                <w:rFonts w:eastAsia="Times New Roman" w:cs="Menlo"/>
                <w:color w:val="000000"/>
              </w:rPr>
              <w:t>0.031 (0.047)</w:t>
            </w:r>
          </w:p>
        </w:tc>
        <w:tc>
          <w:tcPr>
            <w:tcW w:w="8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F6380" w14:textId="66F9743C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ED32B2">
              <w:rPr>
                <w:rFonts w:eastAsia="Times New Roman" w:cs="Menlo"/>
                <w:color w:val="000000"/>
              </w:rPr>
              <w:t>-0.005 (0.038)</w:t>
            </w:r>
          </w:p>
        </w:tc>
        <w:tc>
          <w:tcPr>
            <w:tcW w:w="8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92195" w14:textId="77777777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A232C" w14:textId="77777777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</w:p>
        </w:tc>
      </w:tr>
      <w:tr w:rsidR="00495F44" w:rsidRPr="008224A9" w14:paraId="28EA3E7C" w14:textId="77777777" w:rsidTr="00F46C8F">
        <w:trPr>
          <w:trHeight w:val="315"/>
        </w:trPr>
        <w:tc>
          <w:tcPr>
            <w:tcW w:w="37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565CF7" w14:textId="77777777" w:rsidR="00495F44" w:rsidRPr="008224A9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  <w:t>EDU</w:t>
            </w:r>
          </w:p>
        </w:tc>
        <w:tc>
          <w:tcPr>
            <w:tcW w:w="93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393D6E" w14:textId="44E81B10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ED32B2">
              <w:rPr>
                <w:rFonts w:eastAsia="Times New Roman" w:cs="Menlo"/>
                <w:b/>
                <w:bCs/>
                <w:color w:val="000000"/>
              </w:rPr>
              <w:t>0.093 (0.026)</w:t>
            </w:r>
          </w:p>
        </w:tc>
        <w:tc>
          <w:tcPr>
            <w:tcW w:w="8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F68CAA" w14:textId="4CE59D78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ED32B2">
              <w:rPr>
                <w:rFonts w:eastAsia="Times New Roman" w:cs="Menlo"/>
                <w:b/>
                <w:bCs/>
                <w:color w:val="000000"/>
              </w:rPr>
              <w:t>0.214 (0.030)</w:t>
            </w:r>
          </w:p>
        </w:tc>
        <w:tc>
          <w:tcPr>
            <w:tcW w:w="8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7F1839" w14:textId="14535524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ED32B2">
              <w:rPr>
                <w:rFonts w:eastAsia="Times New Roman" w:cs="Menlo"/>
                <w:b/>
                <w:bCs/>
                <w:color w:val="000000"/>
              </w:rPr>
              <w:t>-0.183 (0.054)</w:t>
            </w:r>
          </w:p>
        </w:tc>
        <w:tc>
          <w:tcPr>
            <w:tcW w:w="89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D0FA9B" w14:textId="0898958F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ED32B2">
              <w:rPr>
                <w:rFonts w:eastAsia="Times New Roman" w:cs="Menlo"/>
                <w:b/>
                <w:bCs/>
                <w:color w:val="000000"/>
              </w:rPr>
              <w:t>0.280 (0.040)</w:t>
            </w:r>
          </w:p>
        </w:tc>
        <w:tc>
          <w:tcPr>
            <w:tcW w:w="8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2AD31E" w14:textId="1AEBE21B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ED32B2">
              <w:rPr>
                <w:rFonts w:eastAsia="Times New Roman" w:cs="Menlo"/>
                <w:b/>
                <w:bCs/>
                <w:color w:val="000000"/>
              </w:rPr>
              <w:t>-0.266 (0.02)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F1F253" w14:textId="664DDD1B" w:rsidR="00495F44" w:rsidRPr="00ED32B2" w:rsidRDefault="00495F44" w:rsidP="008224A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0"/>
              <w:jc w:val="center"/>
              <w:rPr>
                <w:rFonts w:eastAsia="Times New Roman" w:cs="Times New Roman"/>
                <w:color w:val="000000"/>
                <w:sz w:val="24"/>
                <w:szCs w:val="24"/>
                <w:bdr w:val="none" w:sz="0" w:space="0" w:color="auto"/>
                <w:lang w:eastAsia="sv-SE"/>
              </w:rPr>
            </w:pPr>
            <w:r w:rsidRPr="00ED32B2">
              <w:rPr>
                <w:rFonts w:eastAsia="Times New Roman"/>
                <w:color w:val="000000"/>
              </w:rPr>
              <w:t> </w:t>
            </w:r>
          </w:p>
        </w:tc>
      </w:tr>
    </w:tbl>
    <w:p w14:paraId="1D62C756" w14:textId="3BEBA723" w:rsidR="006E5C60" w:rsidRPr="008224A9" w:rsidRDefault="006355DC" w:rsidP="008224A9">
      <w:r>
        <w:t xml:space="preserve">Genetic correlations </w:t>
      </w:r>
      <w:r w:rsidR="0060286C">
        <w:t>between</w:t>
      </w:r>
      <w:r>
        <w:t xml:space="preserve"> schizophrenia and related phenotypes estimated in the discovery samples (all studies excluding Nordic sets) using </w:t>
      </w:r>
      <w:r w:rsidR="005C26BF">
        <w:t xml:space="preserve">bivariate </w:t>
      </w:r>
      <w:r w:rsidR="00952BD7">
        <w:t xml:space="preserve">LD-score </w:t>
      </w:r>
      <w:r>
        <w:t>regression</w:t>
      </w:r>
      <w:r w:rsidR="00952BD7">
        <w:t xml:space="preserve">, and </w:t>
      </w:r>
      <w:r w:rsidR="00C741D3">
        <w:t>r</w:t>
      </w:r>
      <w:r w:rsidR="00C741D3" w:rsidRPr="00C741D3">
        <w:rPr>
          <w:vertAlign w:val="subscript"/>
        </w:rPr>
        <w:t>g</w:t>
      </w:r>
      <w:r w:rsidR="00C741D3">
        <w:t xml:space="preserve"> estimates (s.e.) are presented. </w:t>
      </w:r>
      <w:r w:rsidR="009F1511" w:rsidRPr="008224A9">
        <w:t xml:space="preserve">Significant estimates (P&lt;0.05) </w:t>
      </w:r>
      <w:r w:rsidR="006D479D">
        <w:t>are</w:t>
      </w:r>
      <w:r w:rsidR="006D479D" w:rsidRPr="008224A9">
        <w:t xml:space="preserve"> </w:t>
      </w:r>
      <w:r w:rsidR="009F1511" w:rsidRPr="008224A9">
        <w:t>bold</w:t>
      </w:r>
      <w:r w:rsidR="00952BD7">
        <w:t>ed</w:t>
      </w:r>
      <w:r w:rsidR="009F1511" w:rsidRPr="008224A9">
        <w:t>.</w:t>
      </w:r>
      <w:r w:rsidR="00952BD7">
        <w:t xml:space="preserve"> </w:t>
      </w:r>
      <w:bookmarkStart w:id="11" w:name="_GoBack"/>
      <w:bookmarkEnd w:id="11"/>
    </w:p>
    <w:p w14:paraId="0B987355" w14:textId="77777777" w:rsidR="007F07C7" w:rsidRPr="008224A9" w:rsidRDefault="007F07C7" w:rsidP="008224A9"/>
    <w:p w14:paraId="3C10D4E6" w14:textId="77777777" w:rsidR="006E5C60" w:rsidRPr="007F07C7" w:rsidRDefault="006E5C60" w:rsidP="008224A9">
      <w:r w:rsidRPr="007F07C7">
        <w:br w:type="page"/>
      </w:r>
    </w:p>
    <w:p w14:paraId="4DD356C4" w14:textId="042A64CE" w:rsidR="003A65C8" w:rsidRDefault="003A65C8" w:rsidP="008C4E69">
      <w:pPr>
        <w:pStyle w:val="Heading2"/>
      </w:pPr>
      <w:bookmarkStart w:id="12" w:name="_Toc487728513"/>
      <w:bookmarkStart w:id="13" w:name="_Toc476471397"/>
      <w:r w:rsidRPr="007F07C7">
        <w:lastRenderedPageBreak/>
        <w:t xml:space="preserve">Table </w:t>
      </w:r>
      <w:r>
        <w:t>S4. Mean case-control differences in GRS and the variance explained.</w:t>
      </w:r>
      <w:bookmarkEnd w:id="12"/>
      <w:r w:rsidR="00F46C8F">
        <w:t xml:space="preserve"> </w:t>
      </w:r>
    </w:p>
    <w:tbl>
      <w:tblPr>
        <w:tblStyle w:val="TableGridLight"/>
        <w:tblpPr w:leftFromText="180" w:rightFromText="180" w:vertAnchor="text" w:horzAnchor="page" w:tblpX="1450" w:tblpY="119"/>
        <w:tblW w:w="9567" w:type="dxa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46"/>
        <w:gridCol w:w="1379"/>
        <w:gridCol w:w="1336"/>
        <w:gridCol w:w="1285"/>
        <w:gridCol w:w="1400"/>
        <w:gridCol w:w="1361"/>
        <w:gridCol w:w="670"/>
        <w:gridCol w:w="990"/>
      </w:tblGrid>
      <w:tr w:rsidR="008C4E69" w:rsidRPr="003A65C8" w14:paraId="7D360764" w14:textId="77777777" w:rsidTr="008C4E69">
        <w:trPr>
          <w:trHeight w:val="233"/>
        </w:trPr>
        <w:tc>
          <w:tcPr>
            <w:tcW w:w="1146" w:type="dxa"/>
            <w:tcBorders>
              <w:bottom w:val="single" w:sz="4" w:space="0" w:color="BFBFBF" w:themeColor="background1" w:themeShade="BF"/>
            </w:tcBorders>
            <w:noWrap/>
            <w:hideMark/>
          </w:tcPr>
          <w:p w14:paraId="4EAD94C9" w14:textId="77777777" w:rsidR="003A65C8" w:rsidRPr="003A65C8" w:rsidRDefault="003A65C8" w:rsidP="008C4E69">
            <w:pPr>
              <w:spacing w:before="60" w:after="60"/>
              <w:contextualSpacing/>
              <w:rPr>
                <w:rFonts w:cstheme="minorBidi"/>
                <w:szCs w:val="20"/>
              </w:rPr>
            </w:pPr>
          </w:p>
        </w:tc>
        <w:tc>
          <w:tcPr>
            <w:tcW w:w="5400" w:type="dxa"/>
            <w:gridSpan w:val="4"/>
            <w:tcBorders>
              <w:bottom w:val="single" w:sz="4" w:space="0" w:color="BFBFBF" w:themeColor="background1" w:themeShade="BF"/>
            </w:tcBorders>
            <w:noWrap/>
            <w:hideMark/>
          </w:tcPr>
          <w:p w14:paraId="7431C699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mean case/con diff in GRS (s.e.)</w:t>
            </w:r>
          </w:p>
        </w:tc>
        <w:tc>
          <w:tcPr>
            <w:tcW w:w="3021" w:type="dxa"/>
            <w:gridSpan w:val="3"/>
            <w:tcBorders>
              <w:bottom w:val="single" w:sz="4" w:space="0" w:color="BFBFBF" w:themeColor="background1" w:themeShade="BF"/>
            </w:tcBorders>
            <w:noWrap/>
            <w:hideMark/>
          </w:tcPr>
          <w:p w14:paraId="349CC4C8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Nagelkerke R</w:t>
            </w:r>
            <w:r w:rsidRPr="003A65C8">
              <w:rPr>
                <w:rFonts w:eastAsia="Times New Roman" w:cs="Arial"/>
                <w:vertAlign w:val="superscript"/>
              </w:rPr>
              <w:t>2</w:t>
            </w:r>
          </w:p>
        </w:tc>
      </w:tr>
      <w:tr w:rsidR="008C4E69" w:rsidRPr="003A65C8" w14:paraId="1E1DAF9C" w14:textId="77777777" w:rsidTr="008C4E69">
        <w:trPr>
          <w:trHeight w:val="282"/>
        </w:trPr>
        <w:tc>
          <w:tcPr>
            <w:tcW w:w="1146" w:type="dxa"/>
            <w:tcBorders>
              <w:top w:val="single" w:sz="4" w:space="0" w:color="BFBFBF" w:themeColor="background1" w:themeShade="BF"/>
              <w:bottom w:val="single" w:sz="12" w:space="0" w:color="auto"/>
            </w:tcBorders>
            <w:noWrap/>
            <w:hideMark/>
          </w:tcPr>
          <w:p w14:paraId="1CC68642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</w:p>
        </w:tc>
        <w:tc>
          <w:tcPr>
            <w:tcW w:w="1379" w:type="dxa"/>
            <w:tcBorders>
              <w:top w:val="single" w:sz="4" w:space="0" w:color="BFBFBF" w:themeColor="background1" w:themeShade="BF"/>
              <w:bottom w:val="single" w:sz="12" w:space="0" w:color="auto"/>
            </w:tcBorders>
            <w:noWrap/>
            <w:hideMark/>
          </w:tcPr>
          <w:p w14:paraId="0719606E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SCZ</w:t>
            </w:r>
          </w:p>
        </w:tc>
        <w:tc>
          <w:tcPr>
            <w:tcW w:w="1336" w:type="dxa"/>
            <w:tcBorders>
              <w:top w:val="single" w:sz="4" w:space="0" w:color="BFBFBF" w:themeColor="background1" w:themeShade="BF"/>
              <w:bottom w:val="single" w:sz="12" w:space="0" w:color="auto"/>
            </w:tcBorders>
            <w:noWrap/>
            <w:hideMark/>
          </w:tcPr>
          <w:p w14:paraId="73951641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BIP</w:t>
            </w:r>
          </w:p>
        </w:tc>
        <w:tc>
          <w:tcPr>
            <w:tcW w:w="1285" w:type="dxa"/>
            <w:tcBorders>
              <w:top w:val="single" w:sz="4" w:space="0" w:color="BFBFBF" w:themeColor="background1" w:themeShade="BF"/>
              <w:bottom w:val="single" w:sz="12" w:space="0" w:color="auto"/>
            </w:tcBorders>
            <w:noWrap/>
            <w:hideMark/>
          </w:tcPr>
          <w:p w14:paraId="3983A197" w14:textId="6D17A418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MDD</w:t>
            </w:r>
          </w:p>
        </w:tc>
        <w:tc>
          <w:tcPr>
            <w:tcW w:w="1400" w:type="dxa"/>
            <w:tcBorders>
              <w:top w:val="single" w:sz="4" w:space="0" w:color="BFBFBF" w:themeColor="background1" w:themeShade="BF"/>
              <w:bottom w:val="single" w:sz="12" w:space="0" w:color="auto"/>
            </w:tcBorders>
            <w:noWrap/>
            <w:hideMark/>
          </w:tcPr>
          <w:p w14:paraId="09DAFFF1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ASD</w:t>
            </w:r>
          </w:p>
        </w:tc>
        <w:tc>
          <w:tcPr>
            <w:tcW w:w="1361" w:type="dxa"/>
            <w:tcBorders>
              <w:top w:val="single" w:sz="4" w:space="0" w:color="BFBFBF" w:themeColor="background1" w:themeShade="BF"/>
              <w:bottom w:val="single" w:sz="12" w:space="0" w:color="auto"/>
            </w:tcBorders>
            <w:noWrap/>
            <w:hideMark/>
          </w:tcPr>
          <w:p w14:paraId="31996B1C" w14:textId="3EFF27D4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all four GRS</w:t>
            </w:r>
          </w:p>
        </w:tc>
        <w:tc>
          <w:tcPr>
            <w:tcW w:w="670" w:type="dxa"/>
            <w:tcBorders>
              <w:top w:val="single" w:sz="4" w:space="0" w:color="BFBFBF" w:themeColor="background1" w:themeShade="BF"/>
              <w:bottom w:val="single" w:sz="12" w:space="0" w:color="auto"/>
            </w:tcBorders>
            <w:noWrap/>
            <w:hideMark/>
          </w:tcPr>
          <w:p w14:paraId="65AEF19A" w14:textId="5DA7B446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FH</w:t>
            </w:r>
          </w:p>
        </w:tc>
        <w:tc>
          <w:tcPr>
            <w:tcW w:w="990" w:type="dxa"/>
            <w:tcBorders>
              <w:top w:val="single" w:sz="4" w:space="0" w:color="BFBFBF" w:themeColor="background1" w:themeShade="BF"/>
              <w:bottom w:val="single" w:sz="12" w:space="0" w:color="auto"/>
            </w:tcBorders>
            <w:noWrap/>
            <w:hideMark/>
          </w:tcPr>
          <w:p w14:paraId="03779863" w14:textId="229C2101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GRS+FH</w:t>
            </w:r>
          </w:p>
        </w:tc>
      </w:tr>
      <w:tr w:rsidR="008C4E69" w:rsidRPr="003A65C8" w14:paraId="083ECAC5" w14:textId="77777777" w:rsidTr="008C4E69">
        <w:trPr>
          <w:trHeight w:val="303"/>
        </w:trPr>
        <w:tc>
          <w:tcPr>
            <w:tcW w:w="1146" w:type="dxa"/>
            <w:tcBorders>
              <w:top w:val="single" w:sz="12" w:space="0" w:color="auto"/>
            </w:tcBorders>
            <w:noWrap/>
            <w:hideMark/>
          </w:tcPr>
          <w:p w14:paraId="73E6BC80" w14:textId="7D7E3080" w:rsidR="003A65C8" w:rsidRPr="003A65C8" w:rsidRDefault="003A65C8" w:rsidP="008C4E69">
            <w:pPr>
              <w:spacing w:before="60" w:after="60"/>
              <w:contextualSpacing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Denmark</w:t>
            </w:r>
          </w:p>
        </w:tc>
        <w:tc>
          <w:tcPr>
            <w:tcW w:w="1379" w:type="dxa"/>
            <w:tcBorders>
              <w:top w:val="single" w:sz="12" w:space="0" w:color="auto"/>
            </w:tcBorders>
            <w:noWrap/>
            <w:hideMark/>
          </w:tcPr>
          <w:p w14:paraId="75DA699E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66 (0.05)</w:t>
            </w:r>
          </w:p>
        </w:tc>
        <w:tc>
          <w:tcPr>
            <w:tcW w:w="1336" w:type="dxa"/>
            <w:tcBorders>
              <w:top w:val="single" w:sz="12" w:space="0" w:color="auto"/>
            </w:tcBorders>
            <w:noWrap/>
            <w:hideMark/>
          </w:tcPr>
          <w:p w14:paraId="5712BA9F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36 (0.06)</w:t>
            </w:r>
          </w:p>
        </w:tc>
        <w:tc>
          <w:tcPr>
            <w:tcW w:w="1285" w:type="dxa"/>
            <w:tcBorders>
              <w:top w:val="single" w:sz="12" w:space="0" w:color="auto"/>
            </w:tcBorders>
            <w:noWrap/>
            <w:hideMark/>
          </w:tcPr>
          <w:p w14:paraId="048E5915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17 (0.06)</w:t>
            </w:r>
          </w:p>
        </w:tc>
        <w:tc>
          <w:tcPr>
            <w:tcW w:w="1400" w:type="dxa"/>
            <w:tcBorders>
              <w:top w:val="single" w:sz="12" w:space="0" w:color="auto"/>
            </w:tcBorders>
            <w:noWrap/>
            <w:hideMark/>
          </w:tcPr>
          <w:p w14:paraId="63FC1CA5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07 (0.06)</w:t>
            </w:r>
          </w:p>
        </w:tc>
        <w:tc>
          <w:tcPr>
            <w:tcW w:w="1361" w:type="dxa"/>
            <w:tcBorders>
              <w:top w:val="single" w:sz="12" w:space="0" w:color="auto"/>
            </w:tcBorders>
            <w:noWrap/>
            <w:hideMark/>
          </w:tcPr>
          <w:p w14:paraId="59E3D19D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14</w:t>
            </w:r>
          </w:p>
        </w:tc>
        <w:tc>
          <w:tcPr>
            <w:tcW w:w="670" w:type="dxa"/>
            <w:tcBorders>
              <w:top w:val="single" w:sz="12" w:space="0" w:color="auto"/>
            </w:tcBorders>
            <w:noWrap/>
            <w:hideMark/>
          </w:tcPr>
          <w:p w14:paraId="13ED4E8D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06</w:t>
            </w:r>
          </w:p>
        </w:tc>
        <w:tc>
          <w:tcPr>
            <w:tcW w:w="990" w:type="dxa"/>
            <w:tcBorders>
              <w:top w:val="single" w:sz="12" w:space="0" w:color="auto"/>
            </w:tcBorders>
            <w:noWrap/>
            <w:hideMark/>
          </w:tcPr>
          <w:p w14:paraId="11EB3AE3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19</w:t>
            </w:r>
          </w:p>
        </w:tc>
      </w:tr>
      <w:tr w:rsidR="008C4E69" w:rsidRPr="003A65C8" w14:paraId="5F7C7F51" w14:textId="77777777" w:rsidTr="008C4E69">
        <w:trPr>
          <w:trHeight w:val="282"/>
        </w:trPr>
        <w:tc>
          <w:tcPr>
            <w:tcW w:w="1146" w:type="dxa"/>
            <w:noWrap/>
            <w:vAlign w:val="bottom"/>
          </w:tcPr>
          <w:p w14:paraId="6BF592CC" w14:textId="77777777" w:rsidR="003A65C8" w:rsidRPr="003A65C8" w:rsidRDefault="003A65C8" w:rsidP="008C4E69">
            <w:pPr>
              <w:spacing w:before="60" w:after="60"/>
              <w:contextualSpacing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Estonia</w:t>
            </w:r>
          </w:p>
        </w:tc>
        <w:tc>
          <w:tcPr>
            <w:tcW w:w="1379" w:type="dxa"/>
            <w:noWrap/>
            <w:vAlign w:val="bottom"/>
          </w:tcPr>
          <w:p w14:paraId="470D94E5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62 (0.07)</w:t>
            </w:r>
          </w:p>
        </w:tc>
        <w:tc>
          <w:tcPr>
            <w:tcW w:w="1336" w:type="dxa"/>
            <w:noWrap/>
            <w:vAlign w:val="bottom"/>
          </w:tcPr>
          <w:p w14:paraId="6F15E789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54 (0.07)</w:t>
            </w:r>
          </w:p>
        </w:tc>
        <w:tc>
          <w:tcPr>
            <w:tcW w:w="1285" w:type="dxa"/>
            <w:noWrap/>
            <w:vAlign w:val="bottom"/>
          </w:tcPr>
          <w:p w14:paraId="36606483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19 (0.07)</w:t>
            </w:r>
          </w:p>
        </w:tc>
        <w:tc>
          <w:tcPr>
            <w:tcW w:w="1400" w:type="dxa"/>
            <w:noWrap/>
            <w:vAlign w:val="bottom"/>
          </w:tcPr>
          <w:p w14:paraId="2AFCC53D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07 (0.07)</w:t>
            </w:r>
          </w:p>
        </w:tc>
        <w:tc>
          <w:tcPr>
            <w:tcW w:w="1361" w:type="dxa"/>
            <w:noWrap/>
            <w:vAlign w:val="bottom"/>
          </w:tcPr>
          <w:p w14:paraId="3E279239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08</w:t>
            </w:r>
          </w:p>
        </w:tc>
        <w:tc>
          <w:tcPr>
            <w:tcW w:w="670" w:type="dxa"/>
            <w:noWrap/>
            <w:vAlign w:val="bottom"/>
          </w:tcPr>
          <w:p w14:paraId="0F215F1D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.</w:t>
            </w:r>
          </w:p>
        </w:tc>
        <w:tc>
          <w:tcPr>
            <w:tcW w:w="990" w:type="dxa"/>
            <w:noWrap/>
            <w:vAlign w:val="bottom"/>
          </w:tcPr>
          <w:p w14:paraId="0E4A9D2D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.</w:t>
            </w:r>
          </w:p>
        </w:tc>
      </w:tr>
      <w:tr w:rsidR="008C4E69" w:rsidRPr="003A65C8" w14:paraId="7EA88239" w14:textId="77777777" w:rsidTr="008C4E69">
        <w:trPr>
          <w:trHeight w:val="282"/>
        </w:trPr>
        <w:tc>
          <w:tcPr>
            <w:tcW w:w="1146" w:type="dxa"/>
            <w:noWrap/>
            <w:hideMark/>
          </w:tcPr>
          <w:p w14:paraId="462D3A91" w14:textId="77777777" w:rsidR="003A65C8" w:rsidRPr="003A65C8" w:rsidRDefault="003A65C8" w:rsidP="008C4E69">
            <w:pPr>
              <w:spacing w:before="60" w:after="60"/>
              <w:contextualSpacing/>
              <w:jc w:val="left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Norway</w:t>
            </w:r>
          </w:p>
        </w:tc>
        <w:tc>
          <w:tcPr>
            <w:tcW w:w="1379" w:type="dxa"/>
            <w:noWrap/>
            <w:hideMark/>
          </w:tcPr>
          <w:p w14:paraId="502C94FB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58 (0.07)</w:t>
            </w:r>
          </w:p>
        </w:tc>
        <w:tc>
          <w:tcPr>
            <w:tcW w:w="1336" w:type="dxa"/>
            <w:noWrap/>
            <w:hideMark/>
          </w:tcPr>
          <w:p w14:paraId="595C45E3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31 (0.07)</w:t>
            </w:r>
          </w:p>
        </w:tc>
        <w:tc>
          <w:tcPr>
            <w:tcW w:w="1285" w:type="dxa"/>
            <w:noWrap/>
            <w:hideMark/>
          </w:tcPr>
          <w:p w14:paraId="43F1F419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21 (0.07)</w:t>
            </w:r>
          </w:p>
        </w:tc>
        <w:tc>
          <w:tcPr>
            <w:tcW w:w="1400" w:type="dxa"/>
            <w:noWrap/>
            <w:hideMark/>
          </w:tcPr>
          <w:p w14:paraId="342E4CBB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21 (0.07)</w:t>
            </w:r>
          </w:p>
        </w:tc>
        <w:tc>
          <w:tcPr>
            <w:tcW w:w="1361" w:type="dxa"/>
            <w:noWrap/>
            <w:hideMark/>
          </w:tcPr>
          <w:p w14:paraId="6F42801E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13</w:t>
            </w:r>
          </w:p>
        </w:tc>
        <w:tc>
          <w:tcPr>
            <w:tcW w:w="670" w:type="dxa"/>
            <w:noWrap/>
            <w:hideMark/>
          </w:tcPr>
          <w:p w14:paraId="6539E519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13</w:t>
            </w:r>
          </w:p>
        </w:tc>
        <w:tc>
          <w:tcPr>
            <w:tcW w:w="990" w:type="dxa"/>
            <w:noWrap/>
            <w:hideMark/>
          </w:tcPr>
          <w:p w14:paraId="7916E6FD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22</w:t>
            </w:r>
          </w:p>
        </w:tc>
      </w:tr>
      <w:tr w:rsidR="008C4E69" w:rsidRPr="003A65C8" w14:paraId="37300559" w14:textId="77777777" w:rsidTr="008C4E69">
        <w:trPr>
          <w:trHeight w:val="282"/>
        </w:trPr>
        <w:tc>
          <w:tcPr>
            <w:tcW w:w="1146" w:type="dxa"/>
            <w:noWrap/>
            <w:hideMark/>
          </w:tcPr>
          <w:p w14:paraId="2198D0E6" w14:textId="77777777" w:rsidR="003A65C8" w:rsidRPr="003A65C8" w:rsidRDefault="003A65C8" w:rsidP="008C4E69">
            <w:pPr>
              <w:spacing w:before="60" w:after="60"/>
              <w:contextualSpacing/>
              <w:jc w:val="left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Sweden</w:t>
            </w:r>
          </w:p>
        </w:tc>
        <w:tc>
          <w:tcPr>
            <w:tcW w:w="1379" w:type="dxa"/>
            <w:noWrap/>
            <w:hideMark/>
          </w:tcPr>
          <w:p w14:paraId="7E92DBB2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61 (0.02)</w:t>
            </w:r>
          </w:p>
        </w:tc>
        <w:tc>
          <w:tcPr>
            <w:tcW w:w="1336" w:type="dxa"/>
            <w:noWrap/>
            <w:hideMark/>
          </w:tcPr>
          <w:p w14:paraId="63033B31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36 (0.02)</w:t>
            </w:r>
          </w:p>
        </w:tc>
        <w:tc>
          <w:tcPr>
            <w:tcW w:w="1285" w:type="dxa"/>
            <w:noWrap/>
            <w:hideMark/>
          </w:tcPr>
          <w:p w14:paraId="0E02A6A3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10 (0.02)</w:t>
            </w:r>
          </w:p>
        </w:tc>
        <w:tc>
          <w:tcPr>
            <w:tcW w:w="1400" w:type="dxa"/>
            <w:noWrap/>
            <w:hideMark/>
          </w:tcPr>
          <w:p w14:paraId="16BF7AE8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01 (0.02)</w:t>
            </w:r>
          </w:p>
        </w:tc>
        <w:tc>
          <w:tcPr>
            <w:tcW w:w="1361" w:type="dxa"/>
            <w:noWrap/>
            <w:hideMark/>
          </w:tcPr>
          <w:p w14:paraId="4ADAD8E4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12</w:t>
            </w:r>
          </w:p>
        </w:tc>
        <w:tc>
          <w:tcPr>
            <w:tcW w:w="670" w:type="dxa"/>
            <w:noWrap/>
            <w:hideMark/>
          </w:tcPr>
          <w:p w14:paraId="48BF8F06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08</w:t>
            </w:r>
          </w:p>
        </w:tc>
        <w:tc>
          <w:tcPr>
            <w:tcW w:w="990" w:type="dxa"/>
            <w:noWrap/>
            <w:hideMark/>
          </w:tcPr>
          <w:p w14:paraId="77DEBE1B" w14:textId="77777777" w:rsidR="003A65C8" w:rsidRPr="003A65C8" w:rsidRDefault="003A65C8" w:rsidP="008C4E69">
            <w:pPr>
              <w:spacing w:before="60" w:after="60"/>
              <w:contextualSpacing/>
              <w:jc w:val="center"/>
              <w:rPr>
                <w:rFonts w:eastAsia="Times New Roman" w:cs="Arial"/>
              </w:rPr>
            </w:pPr>
            <w:r w:rsidRPr="003A65C8">
              <w:rPr>
                <w:rFonts w:eastAsia="Times New Roman" w:cs="Arial"/>
              </w:rPr>
              <w:t>0.17</w:t>
            </w:r>
          </w:p>
        </w:tc>
      </w:tr>
    </w:tbl>
    <w:p w14:paraId="41620707" w14:textId="77777777" w:rsidR="002863DC" w:rsidRDefault="002863DC">
      <w:pPr>
        <w:spacing w:before="0" w:after="0"/>
        <w:jc w:val="left"/>
      </w:pPr>
    </w:p>
    <w:p w14:paraId="0079917D" w14:textId="77777777" w:rsidR="008C4E69" w:rsidRDefault="002C43EA">
      <w:pPr>
        <w:spacing w:before="0" w:after="0"/>
        <w:jc w:val="left"/>
      </w:pPr>
      <w:r w:rsidRPr="002C43EA">
        <w:t xml:space="preserve">No sufficient information on family history </w:t>
      </w:r>
      <w:r>
        <w:t xml:space="preserve">(FH) </w:t>
      </w:r>
      <w:r w:rsidRPr="002C43EA">
        <w:t>with psychiatric disorders in the Estonian cohort</w:t>
      </w:r>
      <w:r>
        <w:t xml:space="preserve">, hence missing R2 for the model of family history </w:t>
      </w:r>
      <w:r w:rsidR="00106580">
        <w:t xml:space="preserve">alone </w:t>
      </w:r>
      <w:r>
        <w:t>and the joint model of family history</w:t>
      </w:r>
      <w:r w:rsidR="00106580">
        <w:t xml:space="preserve"> and GRS together</w:t>
      </w:r>
      <w:r>
        <w:t xml:space="preserve">. </w:t>
      </w:r>
    </w:p>
    <w:p w14:paraId="6E0629CB" w14:textId="77777777" w:rsidR="008C4E69" w:rsidRDefault="008C4E69">
      <w:pPr>
        <w:spacing w:before="0" w:after="0"/>
        <w:jc w:val="left"/>
      </w:pPr>
    </w:p>
    <w:p w14:paraId="484DE675" w14:textId="52CF1930" w:rsidR="003A65C8" w:rsidRPr="002C43EA" w:rsidRDefault="003A65C8">
      <w:pPr>
        <w:spacing w:before="0" w:after="0"/>
        <w:jc w:val="left"/>
        <w:rPr>
          <w:rFonts w:eastAsiaTheme="majorEastAsia" w:cstheme="majorBidi"/>
          <w:color w:val="2F759E" w:themeColor="accent1" w:themeShade="BF"/>
          <w:sz w:val="24"/>
          <w:szCs w:val="26"/>
        </w:rPr>
      </w:pPr>
      <w:r w:rsidRPr="002C43EA">
        <w:br w:type="page"/>
      </w:r>
    </w:p>
    <w:p w14:paraId="42A55A05" w14:textId="2276E49A" w:rsidR="006E5C60" w:rsidRPr="007F07C7" w:rsidRDefault="006E5C60" w:rsidP="006E5C60">
      <w:pPr>
        <w:pStyle w:val="Heading2"/>
      </w:pPr>
      <w:bookmarkStart w:id="14" w:name="_Toc487728514"/>
      <w:r w:rsidRPr="007F07C7">
        <w:lastRenderedPageBreak/>
        <w:t xml:space="preserve">Table </w:t>
      </w:r>
      <w:r w:rsidR="00C453F3">
        <w:t>S5</w:t>
      </w:r>
      <w:r w:rsidR="000D3D10">
        <w:t xml:space="preserve">. </w:t>
      </w:r>
      <w:r w:rsidR="00D345BC">
        <w:t>C</w:t>
      </w:r>
      <w:r w:rsidRPr="007F07C7">
        <w:t xml:space="preserve">orrelations </w:t>
      </w:r>
      <w:r w:rsidR="000D3D10">
        <w:t>of</w:t>
      </w:r>
      <w:r w:rsidRPr="007F07C7">
        <w:t xml:space="preserve"> GRS </w:t>
      </w:r>
      <w:r w:rsidR="000D3D10">
        <w:t>for</w:t>
      </w:r>
      <w:r w:rsidRPr="007F07C7">
        <w:t xml:space="preserve"> SCZ, BIP, MDD, ASD, BMI</w:t>
      </w:r>
      <w:r w:rsidR="000D3D10">
        <w:t>, &amp;</w:t>
      </w:r>
      <w:r w:rsidRPr="007F07C7">
        <w:t xml:space="preserve"> EDU in target set</w:t>
      </w:r>
      <w:r w:rsidR="00F62FD1" w:rsidRPr="007F07C7">
        <w:t>s</w:t>
      </w:r>
      <w:bookmarkEnd w:id="13"/>
      <w:bookmarkEnd w:id="14"/>
    </w:p>
    <w:p w14:paraId="2ADE070F" w14:textId="77777777" w:rsidR="002A0833" w:rsidRPr="008224A9" w:rsidRDefault="002A0833" w:rsidP="008224A9"/>
    <w:tbl>
      <w:tblPr>
        <w:tblStyle w:val="TableGrid"/>
        <w:tblW w:w="4478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1"/>
        <w:gridCol w:w="1444"/>
        <w:gridCol w:w="1256"/>
        <w:gridCol w:w="1325"/>
        <w:gridCol w:w="1289"/>
        <w:gridCol w:w="1325"/>
        <w:gridCol w:w="862"/>
      </w:tblGrid>
      <w:tr w:rsidR="002A0833" w:rsidRPr="008224A9" w14:paraId="3AAE794D" w14:textId="77777777" w:rsidTr="005520A3">
        <w:trPr>
          <w:trHeight w:val="315"/>
        </w:trPr>
        <w:tc>
          <w:tcPr>
            <w:tcW w:w="466" w:type="pct"/>
            <w:noWrap/>
            <w:hideMark/>
          </w:tcPr>
          <w:p w14:paraId="17B6B4DC" w14:textId="583538E8" w:rsidR="002A0833" w:rsidRPr="008224A9" w:rsidRDefault="002A0833" w:rsidP="00C31786">
            <w:pPr>
              <w:spacing w:before="0" w:after="0"/>
              <w:jc w:val="left"/>
              <w:rPr>
                <w:rFonts w:eastAsia="Times New Roman" w:cs="Times New Roman"/>
                <w:color w:val="000000"/>
                <w:lang w:eastAsia="sv-SE"/>
              </w:rPr>
            </w:pPr>
          </w:p>
        </w:tc>
        <w:tc>
          <w:tcPr>
            <w:tcW w:w="873" w:type="pct"/>
            <w:noWrap/>
            <w:hideMark/>
          </w:tcPr>
          <w:p w14:paraId="57451278" w14:textId="77777777" w:rsidR="002A0833" w:rsidRPr="008224A9" w:rsidRDefault="002A0833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lang w:eastAsia="sv-SE"/>
              </w:rPr>
              <w:t>SCZ</w:t>
            </w:r>
          </w:p>
        </w:tc>
        <w:tc>
          <w:tcPr>
            <w:tcW w:w="759" w:type="pct"/>
            <w:noWrap/>
            <w:hideMark/>
          </w:tcPr>
          <w:p w14:paraId="0FE2686D" w14:textId="77777777" w:rsidR="002A0833" w:rsidRPr="008224A9" w:rsidRDefault="002A0833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lang w:eastAsia="sv-SE"/>
              </w:rPr>
              <w:t>BIP</w:t>
            </w:r>
          </w:p>
        </w:tc>
        <w:tc>
          <w:tcPr>
            <w:tcW w:w="801" w:type="pct"/>
            <w:noWrap/>
            <w:hideMark/>
          </w:tcPr>
          <w:p w14:paraId="7BCCE779" w14:textId="77777777" w:rsidR="002A0833" w:rsidRPr="008224A9" w:rsidRDefault="002A0833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lang w:eastAsia="sv-SE"/>
              </w:rPr>
              <w:t>MDD</w:t>
            </w:r>
          </w:p>
        </w:tc>
        <w:tc>
          <w:tcPr>
            <w:tcW w:w="779" w:type="pct"/>
            <w:noWrap/>
            <w:hideMark/>
          </w:tcPr>
          <w:p w14:paraId="7ED910E7" w14:textId="77777777" w:rsidR="002A0833" w:rsidRPr="008224A9" w:rsidRDefault="002A0833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lang w:eastAsia="sv-SE"/>
              </w:rPr>
              <w:t>ASD</w:t>
            </w:r>
          </w:p>
        </w:tc>
        <w:tc>
          <w:tcPr>
            <w:tcW w:w="801" w:type="pct"/>
            <w:noWrap/>
            <w:hideMark/>
          </w:tcPr>
          <w:p w14:paraId="686A692C" w14:textId="77777777" w:rsidR="002A0833" w:rsidRPr="008224A9" w:rsidRDefault="002A0833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lang w:eastAsia="sv-SE"/>
              </w:rPr>
              <w:t>BMI</w:t>
            </w:r>
          </w:p>
        </w:tc>
        <w:tc>
          <w:tcPr>
            <w:tcW w:w="522" w:type="pct"/>
            <w:noWrap/>
            <w:hideMark/>
          </w:tcPr>
          <w:p w14:paraId="5551B58B" w14:textId="77777777" w:rsidR="002A0833" w:rsidRPr="008224A9" w:rsidRDefault="002A0833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lang w:eastAsia="sv-SE"/>
              </w:rPr>
              <w:t>EDU</w:t>
            </w:r>
          </w:p>
        </w:tc>
      </w:tr>
      <w:tr w:rsidR="008A70CE" w:rsidRPr="008224A9" w14:paraId="4AD8BCB2" w14:textId="77777777" w:rsidTr="005520A3">
        <w:trPr>
          <w:trHeight w:val="350"/>
        </w:trPr>
        <w:tc>
          <w:tcPr>
            <w:tcW w:w="466" w:type="pct"/>
            <w:noWrap/>
            <w:hideMark/>
          </w:tcPr>
          <w:p w14:paraId="527056B6" w14:textId="77777777" w:rsidR="008A70CE" w:rsidRPr="008224A9" w:rsidRDefault="008A70CE" w:rsidP="00C31786">
            <w:pPr>
              <w:spacing w:before="0" w:after="0"/>
              <w:jc w:val="left"/>
              <w:rPr>
                <w:rFonts w:eastAsia="Times New Roman" w:cs="Times New Roman"/>
                <w:color w:val="000000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lang w:eastAsia="sv-SE"/>
              </w:rPr>
              <w:t>SCZ</w:t>
            </w:r>
          </w:p>
        </w:tc>
        <w:tc>
          <w:tcPr>
            <w:tcW w:w="873" w:type="pct"/>
            <w:noWrap/>
            <w:hideMark/>
          </w:tcPr>
          <w:p w14:paraId="3ABB78DB" w14:textId="74CCE64C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>
              <w:rPr>
                <w:rFonts w:eastAsia="Times New Roman" w:cs="Times New Roman"/>
                <w:color w:val="000000"/>
                <w:lang w:eastAsia="sv-SE"/>
              </w:rPr>
              <w:t>.</w:t>
            </w:r>
          </w:p>
        </w:tc>
        <w:tc>
          <w:tcPr>
            <w:tcW w:w="759" w:type="pct"/>
            <w:noWrap/>
            <w:hideMark/>
          </w:tcPr>
          <w:p w14:paraId="4518433F" w14:textId="71012015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lang w:eastAsia="sv-SE"/>
              </w:rPr>
            </w:pPr>
            <w:r>
              <w:rPr>
                <w:rFonts w:eastAsia="Times New Roman"/>
                <w:b/>
                <w:bCs/>
                <w:color w:val="000000"/>
              </w:rPr>
              <w:t>0.23</w:t>
            </w:r>
          </w:p>
        </w:tc>
        <w:tc>
          <w:tcPr>
            <w:tcW w:w="801" w:type="pct"/>
            <w:noWrap/>
            <w:hideMark/>
          </w:tcPr>
          <w:p w14:paraId="4ED8B1FC" w14:textId="443E0BCC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lang w:eastAsia="sv-SE"/>
              </w:rPr>
            </w:pPr>
            <w:r>
              <w:rPr>
                <w:rFonts w:eastAsia="Times New Roman"/>
                <w:b/>
                <w:bCs/>
                <w:color w:val="000000"/>
              </w:rPr>
              <w:t>0.10</w:t>
            </w:r>
          </w:p>
        </w:tc>
        <w:tc>
          <w:tcPr>
            <w:tcW w:w="779" w:type="pct"/>
            <w:noWrap/>
            <w:hideMark/>
          </w:tcPr>
          <w:p w14:paraId="6A30F22D" w14:textId="050A8E4E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>
              <w:rPr>
                <w:rFonts w:eastAsia="Times New Roman"/>
                <w:color w:val="000000"/>
              </w:rPr>
              <w:t>0.01</w:t>
            </w:r>
          </w:p>
        </w:tc>
        <w:tc>
          <w:tcPr>
            <w:tcW w:w="801" w:type="pct"/>
            <w:noWrap/>
            <w:hideMark/>
          </w:tcPr>
          <w:p w14:paraId="72C79C2F" w14:textId="43CB12E2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lang w:eastAsia="sv-SE"/>
              </w:rPr>
            </w:pPr>
            <w:r>
              <w:rPr>
                <w:rFonts w:eastAsia="Times New Roman"/>
                <w:b/>
                <w:bCs/>
                <w:color w:val="000000"/>
              </w:rPr>
              <w:t>0.06</w:t>
            </w:r>
          </w:p>
        </w:tc>
        <w:tc>
          <w:tcPr>
            <w:tcW w:w="522" w:type="pct"/>
            <w:noWrap/>
            <w:hideMark/>
          </w:tcPr>
          <w:p w14:paraId="6EBFB03B" w14:textId="7C54171C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lang w:eastAsia="sv-SE"/>
              </w:rPr>
            </w:pPr>
            <w:r>
              <w:rPr>
                <w:rFonts w:eastAsia="Times New Roman"/>
                <w:b/>
                <w:bCs/>
                <w:color w:val="000000"/>
              </w:rPr>
              <w:t>-0.04</w:t>
            </w:r>
          </w:p>
        </w:tc>
      </w:tr>
      <w:tr w:rsidR="008A70CE" w:rsidRPr="008224A9" w14:paraId="73917860" w14:textId="77777777" w:rsidTr="005520A3">
        <w:trPr>
          <w:trHeight w:val="315"/>
        </w:trPr>
        <w:tc>
          <w:tcPr>
            <w:tcW w:w="466" w:type="pct"/>
            <w:noWrap/>
            <w:hideMark/>
          </w:tcPr>
          <w:p w14:paraId="77CBDCD7" w14:textId="77777777" w:rsidR="008A70CE" w:rsidRPr="008224A9" w:rsidRDefault="008A70CE" w:rsidP="00C31786">
            <w:pPr>
              <w:spacing w:before="0" w:after="0"/>
              <w:jc w:val="left"/>
              <w:rPr>
                <w:rFonts w:eastAsia="Times New Roman" w:cs="Times New Roman"/>
                <w:color w:val="000000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lang w:eastAsia="sv-SE"/>
              </w:rPr>
              <w:t>BIP</w:t>
            </w:r>
          </w:p>
        </w:tc>
        <w:tc>
          <w:tcPr>
            <w:tcW w:w="873" w:type="pct"/>
            <w:noWrap/>
            <w:hideMark/>
          </w:tcPr>
          <w:p w14:paraId="62E41EB0" w14:textId="591AF561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lang w:eastAsia="sv-SE"/>
              </w:rPr>
            </w:pPr>
            <w:r>
              <w:rPr>
                <w:rFonts w:eastAsia="Times New Roman"/>
                <w:b/>
                <w:bCs/>
                <w:color w:val="000000"/>
              </w:rPr>
              <w:t>0.24</w:t>
            </w:r>
          </w:p>
        </w:tc>
        <w:tc>
          <w:tcPr>
            <w:tcW w:w="759" w:type="pct"/>
            <w:noWrap/>
            <w:hideMark/>
          </w:tcPr>
          <w:p w14:paraId="647A2612" w14:textId="73ABF987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>
              <w:rPr>
                <w:rFonts w:eastAsia="Times New Roman" w:cs="Times New Roman"/>
                <w:color w:val="000000"/>
                <w:lang w:eastAsia="sv-SE"/>
              </w:rPr>
              <w:t>.</w:t>
            </w:r>
          </w:p>
        </w:tc>
        <w:tc>
          <w:tcPr>
            <w:tcW w:w="801" w:type="pct"/>
            <w:noWrap/>
            <w:hideMark/>
          </w:tcPr>
          <w:p w14:paraId="3D135C1A" w14:textId="12FA3037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lang w:eastAsia="sv-SE"/>
              </w:rPr>
            </w:pPr>
            <w:r>
              <w:rPr>
                <w:rFonts w:eastAsia="Times New Roman"/>
                <w:b/>
                <w:bCs/>
                <w:color w:val="000000"/>
              </w:rPr>
              <w:t>0.10</w:t>
            </w:r>
          </w:p>
        </w:tc>
        <w:tc>
          <w:tcPr>
            <w:tcW w:w="779" w:type="pct"/>
            <w:noWrap/>
            <w:hideMark/>
          </w:tcPr>
          <w:p w14:paraId="2AC129F0" w14:textId="791D7A26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>
              <w:rPr>
                <w:rFonts w:eastAsia="Times New Roman"/>
                <w:color w:val="000000"/>
              </w:rPr>
              <w:t>0.02</w:t>
            </w:r>
          </w:p>
        </w:tc>
        <w:tc>
          <w:tcPr>
            <w:tcW w:w="801" w:type="pct"/>
            <w:noWrap/>
            <w:hideMark/>
          </w:tcPr>
          <w:p w14:paraId="4F72A385" w14:textId="155E5660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>
              <w:rPr>
                <w:rFonts w:eastAsia="Times New Roman"/>
                <w:color w:val="000000"/>
              </w:rPr>
              <w:t>0.01</w:t>
            </w:r>
          </w:p>
        </w:tc>
        <w:tc>
          <w:tcPr>
            <w:tcW w:w="522" w:type="pct"/>
            <w:noWrap/>
            <w:hideMark/>
          </w:tcPr>
          <w:p w14:paraId="7BF7FC28" w14:textId="1065CB21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lang w:eastAsia="sv-SE"/>
              </w:rPr>
            </w:pPr>
            <w:r>
              <w:rPr>
                <w:rFonts w:eastAsia="Times New Roman"/>
                <w:b/>
                <w:bCs/>
                <w:color w:val="000000"/>
              </w:rPr>
              <w:t>0.03</w:t>
            </w:r>
          </w:p>
        </w:tc>
      </w:tr>
      <w:tr w:rsidR="008A70CE" w:rsidRPr="008224A9" w14:paraId="132D5838" w14:textId="77777777" w:rsidTr="005520A3">
        <w:trPr>
          <w:trHeight w:val="315"/>
        </w:trPr>
        <w:tc>
          <w:tcPr>
            <w:tcW w:w="466" w:type="pct"/>
            <w:noWrap/>
            <w:hideMark/>
          </w:tcPr>
          <w:p w14:paraId="2EC3DFA8" w14:textId="77777777" w:rsidR="008A70CE" w:rsidRPr="008224A9" w:rsidRDefault="008A70CE" w:rsidP="00C31786">
            <w:pPr>
              <w:spacing w:before="0" w:after="0"/>
              <w:jc w:val="left"/>
              <w:rPr>
                <w:rFonts w:eastAsia="Times New Roman" w:cs="Times New Roman"/>
                <w:color w:val="000000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lang w:eastAsia="sv-SE"/>
              </w:rPr>
              <w:t>MDD</w:t>
            </w:r>
          </w:p>
        </w:tc>
        <w:tc>
          <w:tcPr>
            <w:tcW w:w="873" w:type="pct"/>
            <w:noWrap/>
            <w:hideMark/>
          </w:tcPr>
          <w:p w14:paraId="2B67EF59" w14:textId="0AA8BCB7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lang w:eastAsia="sv-SE"/>
              </w:rPr>
            </w:pPr>
            <w:r>
              <w:rPr>
                <w:rFonts w:eastAsia="Times New Roman"/>
                <w:b/>
                <w:bCs/>
                <w:color w:val="000000"/>
              </w:rPr>
              <w:t>0.13</w:t>
            </w:r>
          </w:p>
        </w:tc>
        <w:tc>
          <w:tcPr>
            <w:tcW w:w="759" w:type="pct"/>
            <w:noWrap/>
            <w:hideMark/>
          </w:tcPr>
          <w:p w14:paraId="4D55EF77" w14:textId="257AC716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lang w:eastAsia="sv-SE"/>
              </w:rPr>
            </w:pPr>
            <w:r>
              <w:rPr>
                <w:rFonts w:eastAsia="Times New Roman"/>
                <w:b/>
                <w:bCs/>
                <w:color w:val="000000"/>
              </w:rPr>
              <w:t>0.12</w:t>
            </w:r>
          </w:p>
        </w:tc>
        <w:tc>
          <w:tcPr>
            <w:tcW w:w="801" w:type="pct"/>
            <w:noWrap/>
            <w:hideMark/>
          </w:tcPr>
          <w:p w14:paraId="74D082AB" w14:textId="27909D11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>
              <w:rPr>
                <w:rFonts w:eastAsia="Times New Roman" w:cs="Times New Roman"/>
                <w:color w:val="000000"/>
                <w:lang w:eastAsia="sv-SE"/>
              </w:rPr>
              <w:t>.</w:t>
            </w:r>
          </w:p>
        </w:tc>
        <w:tc>
          <w:tcPr>
            <w:tcW w:w="779" w:type="pct"/>
            <w:noWrap/>
            <w:hideMark/>
          </w:tcPr>
          <w:p w14:paraId="7E31BD2C" w14:textId="78AC05B3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lang w:eastAsia="sv-SE"/>
              </w:rPr>
            </w:pPr>
            <w:r>
              <w:rPr>
                <w:rFonts w:eastAsia="Times New Roman"/>
                <w:b/>
                <w:bCs/>
                <w:color w:val="000000"/>
              </w:rPr>
              <w:t>0.03</w:t>
            </w:r>
          </w:p>
        </w:tc>
        <w:tc>
          <w:tcPr>
            <w:tcW w:w="801" w:type="pct"/>
            <w:noWrap/>
            <w:hideMark/>
          </w:tcPr>
          <w:p w14:paraId="55334622" w14:textId="5D46CA3E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>
              <w:rPr>
                <w:rFonts w:eastAsia="Times New Roman"/>
                <w:color w:val="000000"/>
              </w:rPr>
              <w:t>0.00</w:t>
            </w:r>
          </w:p>
        </w:tc>
        <w:tc>
          <w:tcPr>
            <w:tcW w:w="522" w:type="pct"/>
            <w:noWrap/>
            <w:hideMark/>
          </w:tcPr>
          <w:p w14:paraId="2B1657A6" w14:textId="74704A35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lang w:eastAsia="sv-SE"/>
              </w:rPr>
            </w:pPr>
            <w:r>
              <w:rPr>
                <w:rFonts w:eastAsia="Times New Roman"/>
                <w:b/>
                <w:bCs/>
                <w:color w:val="000000"/>
              </w:rPr>
              <w:t>-0.06</w:t>
            </w:r>
          </w:p>
        </w:tc>
      </w:tr>
      <w:tr w:rsidR="008A70CE" w:rsidRPr="008224A9" w14:paraId="39225668" w14:textId="77777777" w:rsidTr="005520A3">
        <w:trPr>
          <w:trHeight w:val="315"/>
        </w:trPr>
        <w:tc>
          <w:tcPr>
            <w:tcW w:w="466" w:type="pct"/>
            <w:noWrap/>
            <w:hideMark/>
          </w:tcPr>
          <w:p w14:paraId="4D9E18CF" w14:textId="77777777" w:rsidR="008A70CE" w:rsidRPr="008224A9" w:rsidRDefault="008A70CE" w:rsidP="00C31786">
            <w:pPr>
              <w:spacing w:before="0" w:after="0"/>
              <w:jc w:val="left"/>
              <w:rPr>
                <w:rFonts w:eastAsia="Times New Roman" w:cs="Times New Roman"/>
                <w:color w:val="000000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lang w:eastAsia="sv-SE"/>
              </w:rPr>
              <w:t>ASD</w:t>
            </w:r>
          </w:p>
        </w:tc>
        <w:tc>
          <w:tcPr>
            <w:tcW w:w="873" w:type="pct"/>
            <w:noWrap/>
            <w:hideMark/>
          </w:tcPr>
          <w:p w14:paraId="452AAD71" w14:textId="169C7DA2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>
              <w:rPr>
                <w:rFonts w:eastAsia="Times New Roman"/>
                <w:b/>
                <w:bCs/>
                <w:color w:val="000000"/>
              </w:rPr>
              <w:t>-0.03</w:t>
            </w:r>
          </w:p>
        </w:tc>
        <w:tc>
          <w:tcPr>
            <w:tcW w:w="759" w:type="pct"/>
            <w:noWrap/>
            <w:hideMark/>
          </w:tcPr>
          <w:p w14:paraId="114CA5A4" w14:textId="01B9F475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>
              <w:rPr>
                <w:rFonts w:eastAsia="Times New Roman"/>
                <w:color w:val="000000"/>
              </w:rPr>
              <w:t>0.01</w:t>
            </w:r>
          </w:p>
        </w:tc>
        <w:tc>
          <w:tcPr>
            <w:tcW w:w="801" w:type="pct"/>
            <w:noWrap/>
            <w:hideMark/>
          </w:tcPr>
          <w:p w14:paraId="447B3309" w14:textId="227ECD13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>
              <w:rPr>
                <w:rFonts w:eastAsia="Times New Roman"/>
                <w:color w:val="000000"/>
              </w:rPr>
              <w:t>0.00</w:t>
            </w:r>
          </w:p>
        </w:tc>
        <w:tc>
          <w:tcPr>
            <w:tcW w:w="779" w:type="pct"/>
            <w:noWrap/>
            <w:hideMark/>
          </w:tcPr>
          <w:p w14:paraId="4561AB6C" w14:textId="71E653BD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>
              <w:rPr>
                <w:rFonts w:eastAsia="Times New Roman" w:cs="Times New Roman"/>
                <w:color w:val="000000"/>
                <w:lang w:eastAsia="sv-SE"/>
              </w:rPr>
              <w:t>.</w:t>
            </w:r>
          </w:p>
        </w:tc>
        <w:tc>
          <w:tcPr>
            <w:tcW w:w="801" w:type="pct"/>
            <w:noWrap/>
            <w:hideMark/>
          </w:tcPr>
          <w:p w14:paraId="4EFA2F31" w14:textId="270C44B4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>
              <w:rPr>
                <w:rFonts w:eastAsia="Times New Roman"/>
                <w:color w:val="000000"/>
              </w:rPr>
              <w:t>-0.01</w:t>
            </w:r>
          </w:p>
        </w:tc>
        <w:tc>
          <w:tcPr>
            <w:tcW w:w="522" w:type="pct"/>
            <w:noWrap/>
            <w:hideMark/>
          </w:tcPr>
          <w:p w14:paraId="6EF14649" w14:textId="5358E3C1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lang w:eastAsia="sv-SE"/>
              </w:rPr>
            </w:pPr>
            <w:r>
              <w:rPr>
                <w:rFonts w:eastAsia="Times New Roman"/>
                <w:b/>
                <w:bCs/>
                <w:color w:val="000000"/>
              </w:rPr>
              <w:t>0.03</w:t>
            </w:r>
          </w:p>
        </w:tc>
      </w:tr>
      <w:tr w:rsidR="008A70CE" w:rsidRPr="008224A9" w14:paraId="219DCB4A" w14:textId="77777777" w:rsidTr="005520A3">
        <w:trPr>
          <w:trHeight w:val="315"/>
        </w:trPr>
        <w:tc>
          <w:tcPr>
            <w:tcW w:w="466" w:type="pct"/>
            <w:noWrap/>
            <w:hideMark/>
          </w:tcPr>
          <w:p w14:paraId="75599F3B" w14:textId="77777777" w:rsidR="008A70CE" w:rsidRPr="008224A9" w:rsidRDefault="008A70CE" w:rsidP="00C31786">
            <w:pPr>
              <w:spacing w:before="0" w:after="0"/>
              <w:jc w:val="left"/>
              <w:rPr>
                <w:rFonts w:eastAsia="Times New Roman" w:cs="Times New Roman"/>
                <w:color w:val="000000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lang w:eastAsia="sv-SE"/>
              </w:rPr>
              <w:t>BMI</w:t>
            </w:r>
          </w:p>
        </w:tc>
        <w:tc>
          <w:tcPr>
            <w:tcW w:w="873" w:type="pct"/>
            <w:noWrap/>
            <w:hideMark/>
          </w:tcPr>
          <w:p w14:paraId="0A3E9745" w14:textId="19E90F38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lang w:eastAsia="sv-SE"/>
              </w:rPr>
            </w:pPr>
            <w:r>
              <w:rPr>
                <w:rFonts w:eastAsia="Times New Roman"/>
                <w:b/>
                <w:bCs/>
                <w:color w:val="000000"/>
              </w:rPr>
              <w:t>0.09</w:t>
            </w:r>
          </w:p>
        </w:tc>
        <w:tc>
          <w:tcPr>
            <w:tcW w:w="759" w:type="pct"/>
            <w:noWrap/>
            <w:hideMark/>
          </w:tcPr>
          <w:p w14:paraId="1E3DD6B5" w14:textId="3090DAF3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>
              <w:rPr>
                <w:rFonts w:eastAsia="Times New Roman"/>
                <w:color w:val="000000"/>
              </w:rPr>
              <w:t>-0.02</w:t>
            </w:r>
          </w:p>
        </w:tc>
        <w:tc>
          <w:tcPr>
            <w:tcW w:w="801" w:type="pct"/>
            <w:noWrap/>
            <w:hideMark/>
          </w:tcPr>
          <w:p w14:paraId="4562B0C6" w14:textId="0091BE8E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lang w:eastAsia="sv-SE"/>
              </w:rPr>
            </w:pPr>
            <w:r>
              <w:rPr>
                <w:rFonts w:eastAsia="Times New Roman"/>
                <w:color w:val="000000"/>
              </w:rPr>
              <w:t>0.02</w:t>
            </w:r>
          </w:p>
        </w:tc>
        <w:tc>
          <w:tcPr>
            <w:tcW w:w="779" w:type="pct"/>
            <w:noWrap/>
            <w:hideMark/>
          </w:tcPr>
          <w:p w14:paraId="76247FA8" w14:textId="4E74BEF6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>
              <w:rPr>
                <w:rFonts w:eastAsia="Times New Roman"/>
                <w:color w:val="000000"/>
              </w:rPr>
              <w:t>-0.02</w:t>
            </w:r>
          </w:p>
        </w:tc>
        <w:tc>
          <w:tcPr>
            <w:tcW w:w="801" w:type="pct"/>
            <w:noWrap/>
            <w:hideMark/>
          </w:tcPr>
          <w:p w14:paraId="7142472A" w14:textId="2C276D33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>
              <w:rPr>
                <w:rFonts w:eastAsia="Times New Roman" w:cs="Times New Roman"/>
                <w:color w:val="000000"/>
                <w:lang w:eastAsia="sv-SE"/>
              </w:rPr>
              <w:t>.</w:t>
            </w:r>
          </w:p>
        </w:tc>
        <w:tc>
          <w:tcPr>
            <w:tcW w:w="522" w:type="pct"/>
            <w:noWrap/>
            <w:hideMark/>
          </w:tcPr>
          <w:p w14:paraId="16B10F1F" w14:textId="3B489513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lang w:eastAsia="sv-SE"/>
              </w:rPr>
            </w:pPr>
            <w:r>
              <w:rPr>
                <w:rFonts w:eastAsia="Times New Roman"/>
                <w:b/>
                <w:bCs/>
                <w:color w:val="000000"/>
              </w:rPr>
              <w:t>-0.14</w:t>
            </w:r>
          </w:p>
        </w:tc>
      </w:tr>
      <w:tr w:rsidR="008A70CE" w:rsidRPr="008224A9" w14:paraId="4D49B598" w14:textId="77777777" w:rsidTr="005520A3">
        <w:trPr>
          <w:trHeight w:val="315"/>
        </w:trPr>
        <w:tc>
          <w:tcPr>
            <w:tcW w:w="466" w:type="pct"/>
            <w:noWrap/>
            <w:hideMark/>
          </w:tcPr>
          <w:p w14:paraId="3D8CA41C" w14:textId="77777777" w:rsidR="008A70CE" w:rsidRPr="008224A9" w:rsidRDefault="008A70CE" w:rsidP="00C31786">
            <w:pPr>
              <w:spacing w:before="0" w:after="0"/>
              <w:jc w:val="left"/>
              <w:rPr>
                <w:rFonts w:eastAsia="Times New Roman" w:cs="Times New Roman"/>
                <w:color w:val="000000"/>
                <w:lang w:eastAsia="sv-SE"/>
              </w:rPr>
            </w:pPr>
            <w:r w:rsidRPr="008224A9">
              <w:rPr>
                <w:rFonts w:eastAsia="Times New Roman" w:cs="Times New Roman"/>
                <w:color w:val="000000"/>
                <w:lang w:eastAsia="sv-SE"/>
              </w:rPr>
              <w:t>EDU</w:t>
            </w:r>
          </w:p>
        </w:tc>
        <w:tc>
          <w:tcPr>
            <w:tcW w:w="873" w:type="pct"/>
            <w:noWrap/>
            <w:hideMark/>
          </w:tcPr>
          <w:p w14:paraId="578091EC" w14:textId="11669047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lang w:eastAsia="sv-SE"/>
              </w:rPr>
            </w:pPr>
            <w:r>
              <w:rPr>
                <w:rFonts w:eastAsia="Times New Roman"/>
                <w:b/>
                <w:bCs/>
                <w:color w:val="000000"/>
              </w:rPr>
              <w:t>-0.05</w:t>
            </w:r>
          </w:p>
        </w:tc>
        <w:tc>
          <w:tcPr>
            <w:tcW w:w="759" w:type="pct"/>
            <w:noWrap/>
            <w:hideMark/>
          </w:tcPr>
          <w:p w14:paraId="7A6AFD12" w14:textId="3A36408B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>
              <w:rPr>
                <w:rFonts w:eastAsia="Times New Roman"/>
                <w:b/>
                <w:bCs/>
                <w:color w:val="000000"/>
              </w:rPr>
              <w:t>0.04</w:t>
            </w:r>
          </w:p>
        </w:tc>
        <w:tc>
          <w:tcPr>
            <w:tcW w:w="801" w:type="pct"/>
            <w:noWrap/>
            <w:hideMark/>
          </w:tcPr>
          <w:p w14:paraId="757BA2C8" w14:textId="75D763DF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lang w:eastAsia="sv-SE"/>
              </w:rPr>
            </w:pPr>
            <w:r>
              <w:rPr>
                <w:rFonts w:eastAsia="Times New Roman"/>
                <w:b/>
                <w:bCs/>
                <w:color w:val="000000"/>
              </w:rPr>
              <w:t>-0.03</w:t>
            </w:r>
          </w:p>
        </w:tc>
        <w:tc>
          <w:tcPr>
            <w:tcW w:w="779" w:type="pct"/>
            <w:noWrap/>
            <w:hideMark/>
          </w:tcPr>
          <w:p w14:paraId="2320CD9E" w14:textId="446C9C25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>
              <w:rPr>
                <w:rFonts w:eastAsia="Times New Roman"/>
                <w:color w:val="000000"/>
              </w:rPr>
              <w:t>0.02</w:t>
            </w:r>
          </w:p>
        </w:tc>
        <w:tc>
          <w:tcPr>
            <w:tcW w:w="801" w:type="pct"/>
            <w:noWrap/>
            <w:hideMark/>
          </w:tcPr>
          <w:p w14:paraId="3C7CDCB9" w14:textId="7A3951AD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lang w:eastAsia="sv-SE"/>
              </w:rPr>
            </w:pPr>
            <w:r>
              <w:rPr>
                <w:rFonts w:eastAsia="Times New Roman"/>
                <w:b/>
                <w:bCs/>
                <w:color w:val="000000"/>
              </w:rPr>
              <w:t>-0.22</w:t>
            </w:r>
          </w:p>
        </w:tc>
        <w:tc>
          <w:tcPr>
            <w:tcW w:w="522" w:type="pct"/>
            <w:noWrap/>
            <w:hideMark/>
          </w:tcPr>
          <w:p w14:paraId="1D2C7323" w14:textId="7F951AF6" w:rsidR="008A70CE" w:rsidRPr="008224A9" w:rsidRDefault="008A70CE" w:rsidP="008C4E69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sv-SE"/>
              </w:rPr>
            </w:pPr>
            <w:r>
              <w:rPr>
                <w:rFonts w:eastAsia="Times New Roman" w:cs="Times New Roman"/>
                <w:color w:val="000000"/>
                <w:lang w:eastAsia="sv-SE"/>
              </w:rPr>
              <w:t>.</w:t>
            </w:r>
          </w:p>
        </w:tc>
      </w:tr>
    </w:tbl>
    <w:p w14:paraId="2CF0B79C" w14:textId="16A5FF39" w:rsidR="008A19BE" w:rsidRDefault="003869A7" w:rsidP="008224A9">
      <w:r>
        <w:t xml:space="preserve">Correlation matrices among GRS </w:t>
      </w:r>
      <w:r w:rsidR="000C0B3F">
        <w:t>derived in the</w:t>
      </w:r>
      <w:r w:rsidR="001B1D62">
        <w:t xml:space="preserve"> combined</w:t>
      </w:r>
      <w:r w:rsidR="00DA5A2C">
        <w:t xml:space="preserve"> set</w:t>
      </w:r>
      <w:r w:rsidR="001B1D62">
        <w:t>s</w:t>
      </w:r>
      <w:r w:rsidR="00DA5A2C">
        <w:t xml:space="preserve"> of</w:t>
      </w:r>
      <w:r w:rsidR="000C0B3F">
        <w:t xml:space="preserve"> Nordic samples. </w:t>
      </w:r>
    </w:p>
    <w:p w14:paraId="78F2FFB7" w14:textId="730F0600" w:rsidR="00EE65EE" w:rsidRPr="008224A9" w:rsidRDefault="002A0833" w:rsidP="008224A9">
      <w:r w:rsidRPr="008224A9">
        <w:t xml:space="preserve">GRS with </w:t>
      </w:r>
      <w:r w:rsidR="00EE65EE" w:rsidRPr="008224A9">
        <w:t>Pt&lt;0.05; Lower triangle: c</w:t>
      </w:r>
      <w:r w:rsidRPr="008224A9">
        <w:t>orrelation among cases</w:t>
      </w:r>
      <w:r w:rsidR="00EE65EE" w:rsidRPr="008224A9">
        <w:t xml:space="preserve">, upper triangle: correlations </w:t>
      </w:r>
      <w:r w:rsidRPr="008224A9">
        <w:t>among</w:t>
      </w:r>
      <w:r w:rsidR="00EE65EE" w:rsidRPr="008224A9">
        <w:t xml:space="preserve"> controls</w:t>
      </w:r>
      <w:r w:rsidR="00542918" w:rsidRPr="008224A9">
        <w:t>; significant correlations</w:t>
      </w:r>
      <w:r w:rsidR="003A4C1B" w:rsidRPr="008224A9">
        <w:t xml:space="preserve"> (P&lt;0.05)</w:t>
      </w:r>
      <w:r w:rsidR="00542918" w:rsidRPr="008224A9">
        <w:t xml:space="preserve"> </w:t>
      </w:r>
      <w:r w:rsidR="00175165">
        <w:t>are</w:t>
      </w:r>
      <w:r w:rsidR="00175165" w:rsidRPr="008224A9">
        <w:t xml:space="preserve"> </w:t>
      </w:r>
      <w:r w:rsidR="00542918" w:rsidRPr="008224A9">
        <w:t xml:space="preserve">in bold. </w:t>
      </w:r>
    </w:p>
    <w:p w14:paraId="51F75034" w14:textId="77777777" w:rsidR="00DC5446" w:rsidRPr="008224A9" w:rsidRDefault="00DC5446" w:rsidP="008224A9"/>
    <w:p w14:paraId="39F25882" w14:textId="77777777" w:rsidR="008224A9" w:rsidRPr="008224A9" w:rsidRDefault="008224A9" w:rsidP="008224A9"/>
    <w:p w14:paraId="213A377D" w14:textId="77777777" w:rsidR="008224A9" w:rsidRPr="008224A9" w:rsidRDefault="008224A9" w:rsidP="008224A9">
      <w:pPr>
        <w:sectPr w:rsidR="008224A9" w:rsidRPr="008224A9" w:rsidSect="00970C78">
          <w:footerReference w:type="default" r:id="rId11"/>
          <w:pgSz w:w="11900" w:h="16840"/>
          <w:pgMar w:top="1440" w:right="1440" w:bottom="1440" w:left="1440" w:header="706" w:footer="706" w:gutter="0"/>
          <w:cols w:space="720"/>
          <w:docGrid w:linePitch="299"/>
        </w:sectPr>
      </w:pPr>
    </w:p>
    <w:p w14:paraId="273DDBF0" w14:textId="3CEAFB03" w:rsidR="00DC5446" w:rsidRPr="007F07C7" w:rsidRDefault="00DC5446" w:rsidP="00DC5446">
      <w:pPr>
        <w:pStyle w:val="Heading2"/>
      </w:pPr>
      <w:bookmarkStart w:id="15" w:name="_Toc476471398"/>
      <w:bookmarkStart w:id="16" w:name="_Toc487728515"/>
      <w:r w:rsidRPr="007F07C7">
        <w:lastRenderedPageBreak/>
        <w:t xml:space="preserve">Table </w:t>
      </w:r>
      <w:r w:rsidR="00246827">
        <w:t>S6</w:t>
      </w:r>
      <w:r w:rsidRPr="007F07C7">
        <w:t xml:space="preserve">. </w:t>
      </w:r>
      <w:r w:rsidRPr="007F07C7">
        <w:rPr>
          <w:szCs w:val="24"/>
        </w:rPr>
        <w:t xml:space="preserve">Separate </w:t>
      </w:r>
      <w:r w:rsidR="00A93A7F">
        <w:rPr>
          <w:szCs w:val="24"/>
        </w:rPr>
        <w:t>&amp; joint estimation</w:t>
      </w:r>
      <w:r w:rsidRPr="007F07C7">
        <w:rPr>
          <w:szCs w:val="24"/>
        </w:rPr>
        <w:t xml:space="preserve"> of family history </w:t>
      </w:r>
      <w:r w:rsidR="005F0243">
        <w:rPr>
          <w:szCs w:val="24"/>
        </w:rPr>
        <w:t>&amp;</w:t>
      </w:r>
      <w:r w:rsidRPr="007F07C7">
        <w:rPr>
          <w:szCs w:val="24"/>
        </w:rPr>
        <w:t xml:space="preserve"> GRS</w:t>
      </w:r>
      <w:r w:rsidR="00A93A7F">
        <w:rPr>
          <w:szCs w:val="24"/>
        </w:rPr>
        <w:t xml:space="preserve"> (</w:t>
      </w:r>
      <w:r w:rsidRPr="007F07C7">
        <w:rPr>
          <w:szCs w:val="24"/>
        </w:rPr>
        <w:t>excluding Norw</w:t>
      </w:r>
      <w:bookmarkEnd w:id="15"/>
      <w:r w:rsidR="00A93A7F">
        <w:rPr>
          <w:szCs w:val="24"/>
        </w:rPr>
        <w:t>ay)</w:t>
      </w:r>
      <w:bookmarkEnd w:id="16"/>
    </w:p>
    <w:p w14:paraId="0B2B51B8" w14:textId="77777777" w:rsidR="00DC5446" w:rsidRPr="008224A9" w:rsidRDefault="00DC5446" w:rsidP="008224A9"/>
    <w:tbl>
      <w:tblPr>
        <w:tblStyle w:val="TableGrid"/>
        <w:tblW w:w="8783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70"/>
        <w:gridCol w:w="1812"/>
        <w:gridCol w:w="1363"/>
        <w:gridCol w:w="388"/>
        <w:gridCol w:w="1886"/>
        <w:gridCol w:w="1264"/>
      </w:tblGrid>
      <w:tr w:rsidR="00DC5446" w:rsidRPr="00CD5474" w14:paraId="5EFCB218" w14:textId="77777777" w:rsidTr="00CD5474">
        <w:trPr>
          <w:trHeight w:val="241"/>
        </w:trPr>
        <w:tc>
          <w:tcPr>
            <w:tcW w:w="2070" w:type="dxa"/>
            <w:tcBorders>
              <w:bottom w:val="nil"/>
            </w:tcBorders>
            <w:noWrap/>
            <w:hideMark/>
          </w:tcPr>
          <w:p w14:paraId="319B6AF5" w14:textId="77777777" w:rsidR="00DC5446" w:rsidRPr="00CD5474" w:rsidRDefault="00DC5446" w:rsidP="00DC5446">
            <w:pPr>
              <w:spacing w:before="0" w:after="0"/>
              <w:jc w:val="lef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color w:val="000000"/>
                <w:lang w:eastAsia="zh-CN"/>
              </w:rPr>
              <w:t> </w:t>
            </w:r>
          </w:p>
        </w:tc>
        <w:tc>
          <w:tcPr>
            <w:tcW w:w="3175" w:type="dxa"/>
            <w:gridSpan w:val="2"/>
            <w:tcBorders>
              <w:bottom w:val="nil"/>
            </w:tcBorders>
            <w:noWrap/>
            <w:hideMark/>
          </w:tcPr>
          <w:p w14:paraId="32630A14" w14:textId="35D6308B" w:rsidR="00DC5446" w:rsidRPr="00CD5474" w:rsidRDefault="00CD5474" w:rsidP="00DC5446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color w:val="000000"/>
                <w:lang w:eastAsia="zh-CN"/>
              </w:rPr>
              <w:t>S</w:t>
            </w:r>
            <w:r w:rsidR="00DC5446" w:rsidRPr="00CD5474">
              <w:rPr>
                <w:rFonts w:eastAsia="Times New Roman" w:cs="Times New Roman"/>
                <w:color w:val="000000"/>
                <w:lang w:eastAsia="zh-CN"/>
              </w:rPr>
              <w:t>eparate estimation</w:t>
            </w:r>
          </w:p>
        </w:tc>
        <w:tc>
          <w:tcPr>
            <w:tcW w:w="388" w:type="dxa"/>
            <w:tcBorders>
              <w:bottom w:val="nil"/>
            </w:tcBorders>
            <w:noWrap/>
            <w:hideMark/>
          </w:tcPr>
          <w:p w14:paraId="1C866946" w14:textId="77777777" w:rsidR="00DC5446" w:rsidRPr="00CD5474" w:rsidRDefault="00DC5446" w:rsidP="00DC5446">
            <w:pPr>
              <w:spacing w:before="0" w:after="0"/>
              <w:jc w:val="lef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color w:val="000000"/>
                <w:lang w:eastAsia="zh-CN"/>
              </w:rPr>
              <w:t> </w:t>
            </w:r>
          </w:p>
        </w:tc>
        <w:tc>
          <w:tcPr>
            <w:tcW w:w="3150" w:type="dxa"/>
            <w:gridSpan w:val="2"/>
            <w:tcBorders>
              <w:bottom w:val="nil"/>
            </w:tcBorders>
            <w:noWrap/>
            <w:hideMark/>
          </w:tcPr>
          <w:p w14:paraId="6B816B42" w14:textId="2A5E7697" w:rsidR="00DC5446" w:rsidRPr="00CD5474" w:rsidRDefault="00CD5474" w:rsidP="00DC5446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color w:val="000000"/>
                <w:lang w:eastAsia="zh-CN"/>
              </w:rPr>
              <w:t>J</w:t>
            </w:r>
            <w:r w:rsidR="00DC5446" w:rsidRPr="00CD5474">
              <w:rPr>
                <w:rFonts w:eastAsia="Times New Roman" w:cs="Times New Roman"/>
                <w:color w:val="000000"/>
                <w:lang w:eastAsia="zh-CN"/>
              </w:rPr>
              <w:t>oint estimation</w:t>
            </w:r>
          </w:p>
        </w:tc>
      </w:tr>
      <w:tr w:rsidR="00DC5446" w:rsidRPr="00CD5474" w14:paraId="3B061FDE" w14:textId="77777777" w:rsidTr="00CD5474">
        <w:trPr>
          <w:trHeight w:val="420"/>
        </w:trPr>
        <w:tc>
          <w:tcPr>
            <w:tcW w:w="207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1F492AF2" w14:textId="77777777" w:rsidR="00DC5446" w:rsidRPr="00CD5474" w:rsidRDefault="00DC5446" w:rsidP="00DC5446">
            <w:pPr>
              <w:spacing w:before="0" w:after="0"/>
              <w:jc w:val="lef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CD547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 </w:t>
            </w:r>
          </w:p>
        </w:tc>
        <w:tc>
          <w:tcPr>
            <w:tcW w:w="1812" w:type="dxa"/>
            <w:tcBorders>
              <w:top w:val="nil"/>
              <w:bottom w:val="single" w:sz="4" w:space="0" w:color="auto"/>
            </w:tcBorders>
            <w:noWrap/>
            <w:hideMark/>
          </w:tcPr>
          <w:p w14:paraId="550152CA" w14:textId="77777777" w:rsidR="00DC5446" w:rsidRPr="00CD5474" w:rsidRDefault="00DC5446" w:rsidP="00DC5446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color w:val="000000"/>
                <w:lang w:eastAsia="zh-CN"/>
              </w:rPr>
              <w:t>OR (95% CI)</w:t>
            </w:r>
          </w:p>
        </w:tc>
        <w:tc>
          <w:tcPr>
            <w:tcW w:w="1363" w:type="dxa"/>
            <w:tcBorders>
              <w:top w:val="nil"/>
              <w:bottom w:val="single" w:sz="4" w:space="0" w:color="auto"/>
            </w:tcBorders>
            <w:noWrap/>
            <w:hideMark/>
          </w:tcPr>
          <w:p w14:paraId="2ED1F729" w14:textId="77777777" w:rsidR="00DC5446" w:rsidRPr="00CD5474" w:rsidRDefault="00DC5446" w:rsidP="00DC5446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color w:val="000000"/>
                <w:lang w:eastAsia="zh-CN"/>
              </w:rPr>
              <w:t>P-value</w:t>
            </w:r>
          </w:p>
        </w:tc>
        <w:tc>
          <w:tcPr>
            <w:tcW w:w="388" w:type="dxa"/>
            <w:tcBorders>
              <w:top w:val="nil"/>
              <w:bottom w:val="single" w:sz="4" w:space="0" w:color="auto"/>
            </w:tcBorders>
            <w:hideMark/>
          </w:tcPr>
          <w:p w14:paraId="4803A953" w14:textId="77777777" w:rsidR="00DC5446" w:rsidRPr="00CD5474" w:rsidRDefault="00DC5446" w:rsidP="00DC5446">
            <w:pPr>
              <w:spacing w:before="0" w:after="0"/>
              <w:jc w:val="lef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color w:val="000000"/>
                <w:lang w:eastAsia="zh-CN"/>
              </w:rPr>
              <w:t> </w:t>
            </w:r>
          </w:p>
        </w:tc>
        <w:tc>
          <w:tcPr>
            <w:tcW w:w="1886" w:type="dxa"/>
            <w:tcBorders>
              <w:top w:val="nil"/>
              <w:bottom w:val="single" w:sz="4" w:space="0" w:color="auto"/>
            </w:tcBorders>
            <w:noWrap/>
            <w:hideMark/>
          </w:tcPr>
          <w:p w14:paraId="4F83AF4A" w14:textId="77777777" w:rsidR="00DC5446" w:rsidRPr="00CD5474" w:rsidRDefault="00DC5446" w:rsidP="00DC5446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color w:val="000000"/>
                <w:lang w:eastAsia="zh-CN"/>
              </w:rPr>
              <w:t>OR (95% CI)</w:t>
            </w:r>
          </w:p>
        </w:tc>
        <w:tc>
          <w:tcPr>
            <w:tcW w:w="1264" w:type="dxa"/>
            <w:tcBorders>
              <w:top w:val="nil"/>
              <w:bottom w:val="single" w:sz="4" w:space="0" w:color="auto"/>
            </w:tcBorders>
            <w:noWrap/>
            <w:hideMark/>
          </w:tcPr>
          <w:p w14:paraId="09E8976E" w14:textId="77777777" w:rsidR="00DC5446" w:rsidRPr="00CD5474" w:rsidRDefault="00DC5446" w:rsidP="00DC5446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color w:val="000000"/>
                <w:lang w:eastAsia="zh-CN"/>
              </w:rPr>
              <w:t>P-value</w:t>
            </w:r>
          </w:p>
        </w:tc>
      </w:tr>
      <w:tr w:rsidR="00B92B1A" w:rsidRPr="00CD5474" w14:paraId="18CB9FF9" w14:textId="77777777" w:rsidTr="00CD5474">
        <w:trPr>
          <w:trHeight w:val="283"/>
        </w:trPr>
        <w:tc>
          <w:tcPr>
            <w:tcW w:w="2070" w:type="dxa"/>
            <w:tcBorders>
              <w:top w:val="single" w:sz="4" w:space="0" w:color="auto"/>
            </w:tcBorders>
            <w:noWrap/>
            <w:hideMark/>
          </w:tcPr>
          <w:p w14:paraId="7501575F" w14:textId="3BF24701" w:rsidR="00B92B1A" w:rsidRPr="00CD5474" w:rsidRDefault="00B92B1A" w:rsidP="00CD5474">
            <w:pPr>
              <w:spacing w:before="0" w:after="0"/>
              <w:jc w:val="left"/>
              <w:rPr>
                <w:rFonts w:eastAsia="Times New Roman" w:cs="Times New Roman"/>
                <w:b/>
                <w:bCs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b/>
                <w:bCs/>
                <w:color w:val="000000"/>
                <w:lang w:eastAsia="zh-CN"/>
              </w:rPr>
              <w:t>Family history</w:t>
            </w:r>
            <w:r w:rsidR="00CD5474">
              <w:rPr>
                <w:rFonts w:eastAsia="Times New Roman" w:cs="Times New Roman"/>
                <w:b/>
                <w:bCs/>
                <w:color w:val="000000"/>
                <w:lang w:eastAsia="zh-CN"/>
              </w:rPr>
              <w:t xml:space="preserve"> </w:t>
            </w:r>
          </w:p>
        </w:tc>
        <w:tc>
          <w:tcPr>
            <w:tcW w:w="1812" w:type="dxa"/>
            <w:tcBorders>
              <w:top w:val="single" w:sz="4" w:space="0" w:color="auto"/>
            </w:tcBorders>
            <w:noWrap/>
            <w:hideMark/>
          </w:tcPr>
          <w:p w14:paraId="4F81BB8A" w14:textId="6A8EB38F" w:rsidR="00B92B1A" w:rsidRPr="00CD5474" w:rsidRDefault="00B92B1A" w:rsidP="00CD5474">
            <w:pPr>
              <w:spacing w:before="0" w:after="0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color w:val="000000"/>
                <w:lang w:eastAsia="zh-CN"/>
              </w:rPr>
              <w:t>9.19 (7.56-11.17)</w:t>
            </w:r>
          </w:p>
        </w:tc>
        <w:tc>
          <w:tcPr>
            <w:tcW w:w="1363" w:type="dxa"/>
            <w:tcBorders>
              <w:top w:val="single" w:sz="4" w:space="0" w:color="auto"/>
            </w:tcBorders>
            <w:noWrap/>
            <w:hideMark/>
          </w:tcPr>
          <w:p w14:paraId="3F0489DB" w14:textId="01F60E6E" w:rsidR="00B92B1A" w:rsidRPr="00CD5474" w:rsidRDefault="00B92B1A" w:rsidP="00CD5474">
            <w:pPr>
              <w:spacing w:before="0" w:after="0"/>
              <w:jc w:val="righ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color w:val="000000"/>
                <w:lang w:eastAsia="zh-CN"/>
              </w:rPr>
              <w:t>1E-109</w:t>
            </w:r>
          </w:p>
        </w:tc>
        <w:tc>
          <w:tcPr>
            <w:tcW w:w="388" w:type="dxa"/>
            <w:tcBorders>
              <w:top w:val="single" w:sz="4" w:space="0" w:color="auto"/>
              <w:right w:val="nil"/>
            </w:tcBorders>
            <w:noWrap/>
            <w:hideMark/>
          </w:tcPr>
          <w:p w14:paraId="2C295F8A" w14:textId="77777777" w:rsidR="00B92B1A" w:rsidRPr="00CD5474" w:rsidRDefault="00B92B1A" w:rsidP="00DC5446">
            <w:pPr>
              <w:spacing w:before="0" w:after="0"/>
              <w:jc w:val="right"/>
              <w:rPr>
                <w:rFonts w:eastAsia="Times New Roman" w:cs="Times New Roman"/>
                <w:color w:val="000000"/>
                <w:lang w:eastAsia="zh-CN"/>
              </w:rPr>
            </w:pPr>
          </w:p>
        </w:tc>
        <w:tc>
          <w:tcPr>
            <w:tcW w:w="188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4A4307D3" w14:textId="6523E2C1" w:rsidR="00B92B1A" w:rsidRPr="00CD5474" w:rsidRDefault="00B92B1A" w:rsidP="00CD5474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color w:val="000000"/>
                <w:lang w:eastAsia="zh-CN"/>
              </w:rPr>
              <w:t>7.86 (6.42-9.61)</w:t>
            </w:r>
          </w:p>
        </w:tc>
        <w:tc>
          <w:tcPr>
            <w:tcW w:w="1264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08900990" w14:textId="368D6CAB" w:rsidR="00B92B1A" w:rsidRPr="00CD5474" w:rsidRDefault="00B92B1A" w:rsidP="00CD5474">
            <w:pPr>
              <w:spacing w:before="0" w:after="0"/>
              <w:jc w:val="righ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color w:val="000000"/>
                <w:lang w:eastAsia="zh-CN"/>
              </w:rPr>
              <w:t>4E-89</w:t>
            </w:r>
          </w:p>
        </w:tc>
      </w:tr>
      <w:tr w:rsidR="00DC5446" w:rsidRPr="00CD5474" w14:paraId="01C1FC4B" w14:textId="77777777" w:rsidTr="00CD5474">
        <w:trPr>
          <w:trHeight w:val="207"/>
        </w:trPr>
        <w:tc>
          <w:tcPr>
            <w:tcW w:w="2070" w:type="dxa"/>
            <w:hideMark/>
          </w:tcPr>
          <w:p w14:paraId="56C4D1F2" w14:textId="17A54FC7" w:rsidR="00DC5446" w:rsidRPr="00CD5474" w:rsidRDefault="00DC5446" w:rsidP="00CD5474">
            <w:pPr>
              <w:spacing w:before="0" w:after="0"/>
              <w:jc w:val="left"/>
              <w:rPr>
                <w:rFonts w:eastAsia="Times New Roman" w:cs="Times New Roman"/>
                <w:b/>
                <w:bCs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b/>
                <w:bCs/>
                <w:color w:val="000000"/>
                <w:lang w:eastAsia="zh-CN"/>
              </w:rPr>
              <w:t xml:space="preserve">GRS </w:t>
            </w:r>
            <w:r w:rsidR="00CD5474">
              <w:rPr>
                <w:rFonts w:eastAsia="Times New Roman" w:cs="Times New Roman"/>
                <w:b/>
                <w:bCs/>
                <w:color w:val="000000"/>
                <w:lang w:eastAsia="zh-CN"/>
              </w:rPr>
              <w:t>(</w:t>
            </w:r>
            <w:r w:rsidRPr="00CD5474">
              <w:rPr>
                <w:rFonts w:eastAsia="Times New Roman" w:cs="Times New Roman"/>
                <w:b/>
                <w:bCs/>
                <w:color w:val="000000"/>
                <w:lang w:eastAsia="zh-CN"/>
              </w:rPr>
              <w:t>P</w:t>
            </w:r>
            <w:r w:rsidRPr="00CD5474">
              <w:rPr>
                <w:rFonts w:eastAsia="Times New Roman" w:cs="Times New Roman"/>
                <w:b/>
                <w:bCs/>
                <w:color w:val="000000"/>
                <w:vertAlign w:val="subscript"/>
                <w:lang w:eastAsia="zh-CN"/>
              </w:rPr>
              <w:t>T</w:t>
            </w:r>
            <w:r w:rsidRPr="00CD5474">
              <w:rPr>
                <w:rFonts w:eastAsia="Times New Roman" w:cs="Times New Roman"/>
                <w:b/>
                <w:bCs/>
                <w:color w:val="000000"/>
                <w:lang w:eastAsia="zh-CN"/>
              </w:rPr>
              <w:t xml:space="preserve"> ≤ 0.05</w:t>
            </w:r>
            <w:r w:rsidR="00CD5474">
              <w:rPr>
                <w:rFonts w:eastAsia="Times New Roman" w:cs="Times New Roman"/>
                <w:b/>
                <w:bCs/>
                <w:color w:val="000000"/>
                <w:lang w:eastAsia="zh-CN"/>
              </w:rPr>
              <w:t>)</w:t>
            </w:r>
          </w:p>
        </w:tc>
        <w:tc>
          <w:tcPr>
            <w:tcW w:w="1812" w:type="dxa"/>
            <w:noWrap/>
            <w:hideMark/>
          </w:tcPr>
          <w:p w14:paraId="57B71D7C" w14:textId="77777777" w:rsidR="00DC5446" w:rsidRPr="00CD5474" w:rsidRDefault="00DC5446" w:rsidP="00DC5446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lang w:eastAsia="zh-CN"/>
              </w:rPr>
            </w:pPr>
          </w:p>
        </w:tc>
        <w:tc>
          <w:tcPr>
            <w:tcW w:w="1363" w:type="dxa"/>
            <w:noWrap/>
            <w:hideMark/>
          </w:tcPr>
          <w:p w14:paraId="26F2FF75" w14:textId="77777777" w:rsidR="00DC5446" w:rsidRPr="00CD5474" w:rsidRDefault="00DC5446" w:rsidP="00DC5446">
            <w:pPr>
              <w:spacing w:before="0" w:after="0"/>
              <w:jc w:val="left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388" w:type="dxa"/>
            <w:noWrap/>
            <w:hideMark/>
          </w:tcPr>
          <w:p w14:paraId="533EE413" w14:textId="77777777" w:rsidR="00DC5446" w:rsidRPr="00CD5474" w:rsidRDefault="00DC5446" w:rsidP="00DC5446">
            <w:pPr>
              <w:spacing w:before="0" w:after="0"/>
              <w:jc w:val="right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1886" w:type="dxa"/>
            <w:tcBorders>
              <w:top w:val="nil"/>
            </w:tcBorders>
            <w:noWrap/>
            <w:hideMark/>
          </w:tcPr>
          <w:p w14:paraId="2EC08C10" w14:textId="77777777" w:rsidR="00DC5446" w:rsidRPr="00CD5474" w:rsidRDefault="00DC5446" w:rsidP="00DC5446">
            <w:pPr>
              <w:spacing w:before="0" w:after="0"/>
              <w:jc w:val="left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1264" w:type="dxa"/>
            <w:tcBorders>
              <w:top w:val="nil"/>
            </w:tcBorders>
            <w:noWrap/>
            <w:hideMark/>
          </w:tcPr>
          <w:p w14:paraId="2BCA0F84" w14:textId="77777777" w:rsidR="00DC5446" w:rsidRPr="00CD5474" w:rsidRDefault="00DC5446" w:rsidP="00DC5446">
            <w:pPr>
              <w:spacing w:before="0" w:after="0"/>
              <w:jc w:val="left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</w:tr>
      <w:tr w:rsidR="00B92B1A" w:rsidRPr="00CD5474" w14:paraId="045B8F8A" w14:textId="77777777" w:rsidTr="00CD5474">
        <w:trPr>
          <w:trHeight w:val="307"/>
        </w:trPr>
        <w:tc>
          <w:tcPr>
            <w:tcW w:w="2070" w:type="dxa"/>
            <w:noWrap/>
            <w:hideMark/>
          </w:tcPr>
          <w:p w14:paraId="09F88BB6" w14:textId="77777777" w:rsidR="00B92B1A" w:rsidRPr="00CD5474" w:rsidRDefault="00B92B1A" w:rsidP="00CD5474">
            <w:pPr>
              <w:spacing w:before="0" w:after="0"/>
              <w:jc w:val="lef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color w:val="000000"/>
                <w:lang w:eastAsia="zh-CN"/>
              </w:rPr>
              <w:t>SCZ</w:t>
            </w:r>
          </w:p>
        </w:tc>
        <w:tc>
          <w:tcPr>
            <w:tcW w:w="1812" w:type="dxa"/>
            <w:noWrap/>
            <w:hideMark/>
          </w:tcPr>
          <w:p w14:paraId="1F147D05" w14:textId="6E77210D" w:rsidR="00B92B1A" w:rsidRPr="00CD5474" w:rsidRDefault="00B92B1A" w:rsidP="00CD5474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1.82 (1.74-1.90)</w:t>
            </w:r>
          </w:p>
        </w:tc>
        <w:tc>
          <w:tcPr>
            <w:tcW w:w="1363" w:type="dxa"/>
            <w:noWrap/>
            <w:hideMark/>
          </w:tcPr>
          <w:p w14:paraId="700CE040" w14:textId="74A13227" w:rsidR="00B92B1A" w:rsidRPr="00CD5474" w:rsidRDefault="00B92B1A" w:rsidP="00DC5446">
            <w:pPr>
              <w:spacing w:before="0" w:after="0"/>
              <w:jc w:val="righ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1E-160</w:t>
            </w:r>
          </w:p>
        </w:tc>
        <w:tc>
          <w:tcPr>
            <w:tcW w:w="388" w:type="dxa"/>
            <w:noWrap/>
            <w:hideMark/>
          </w:tcPr>
          <w:p w14:paraId="3903F817" w14:textId="77777777" w:rsidR="00B92B1A" w:rsidRPr="00CD5474" w:rsidRDefault="00B92B1A" w:rsidP="00DC5446">
            <w:pPr>
              <w:spacing w:before="0" w:after="0"/>
              <w:jc w:val="right"/>
              <w:rPr>
                <w:rFonts w:eastAsia="Times New Roman" w:cs="Times New Roman"/>
                <w:color w:val="000000"/>
                <w:lang w:eastAsia="zh-CN"/>
              </w:rPr>
            </w:pPr>
          </w:p>
        </w:tc>
        <w:tc>
          <w:tcPr>
            <w:tcW w:w="1886" w:type="dxa"/>
            <w:noWrap/>
            <w:vAlign w:val="center"/>
            <w:hideMark/>
          </w:tcPr>
          <w:p w14:paraId="68515DC0" w14:textId="4A8D68DF" w:rsidR="00B92B1A" w:rsidRPr="00CD5474" w:rsidRDefault="00B92B1A" w:rsidP="00DC5446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1.81 (1.72-1.89)</w:t>
            </w:r>
          </w:p>
        </w:tc>
        <w:tc>
          <w:tcPr>
            <w:tcW w:w="1264" w:type="dxa"/>
            <w:noWrap/>
            <w:vAlign w:val="bottom"/>
            <w:hideMark/>
          </w:tcPr>
          <w:p w14:paraId="14866EF6" w14:textId="5F0E2270" w:rsidR="00B92B1A" w:rsidRPr="00CD5474" w:rsidRDefault="00B92B1A" w:rsidP="00DC5446">
            <w:pPr>
              <w:spacing w:before="0" w:after="0"/>
              <w:jc w:val="righ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3E-142</w:t>
            </w:r>
          </w:p>
        </w:tc>
      </w:tr>
      <w:tr w:rsidR="00B92B1A" w:rsidRPr="00CD5474" w14:paraId="7B294034" w14:textId="77777777" w:rsidTr="00CD5474">
        <w:trPr>
          <w:trHeight w:val="241"/>
        </w:trPr>
        <w:tc>
          <w:tcPr>
            <w:tcW w:w="2070" w:type="dxa"/>
            <w:noWrap/>
            <w:hideMark/>
          </w:tcPr>
          <w:p w14:paraId="479E4F23" w14:textId="77777777" w:rsidR="00B92B1A" w:rsidRPr="00CD5474" w:rsidRDefault="00B92B1A" w:rsidP="00CD5474">
            <w:pPr>
              <w:spacing w:before="0" w:after="0"/>
              <w:jc w:val="lef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color w:val="000000"/>
                <w:lang w:eastAsia="zh-CN"/>
              </w:rPr>
              <w:t>BIP</w:t>
            </w:r>
          </w:p>
        </w:tc>
        <w:tc>
          <w:tcPr>
            <w:tcW w:w="1812" w:type="dxa"/>
            <w:noWrap/>
            <w:hideMark/>
          </w:tcPr>
          <w:p w14:paraId="1F4EDFC9" w14:textId="1EF3CE78" w:rsidR="00B92B1A" w:rsidRPr="00CD5474" w:rsidRDefault="00B92B1A" w:rsidP="00CD5474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1.25 (1.20-1.30)</w:t>
            </w:r>
          </w:p>
        </w:tc>
        <w:tc>
          <w:tcPr>
            <w:tcW w:w="1363" w:type="dxa"/>
            <w:noWrap/>
            <w:hideMark/>
          </w:tcPr>
          <w:p w14:paraId="2FEBF557" w14:textId="0391DF9E" w:rsidR="00B92B1A" w:rsidRPr="00CD5474" w:rsidRDefault="00B92B1A" w:rsidP="00DC5446">
            <w:pPr>
              <w:spacing w:before="0" w:after="0"/>
              <w:jc w:val="righ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1E-28</w:t>
            </w:r>
          </w:p>
        </w:tc>
        <w:tc>
          <w:tcPr>
            <w:tcW w:w="388" w:type="dxa"/>
            <w:noWrap/>
            <w:hideMark/>
          </w:tcPr>
          <w:p w14:paraId="0A2FE3D9" w14:textId="77777777" w:rsidR="00B92B1A" w:rsidRPr="00CD5474" w:rsidRDefault="00B92B1A" w:rsidP="00DC5446">
            <w:pPr>
              <w:spacing w:before="0" w:after="0"/>
              <w:jc w:val="right"/>
              <w:rPr>
                <w:rFonts w:eastAsia="Times New Roman" w:cs="Times New Roman"/>
                <w:color w:val="000000"/>
                <w:lang w:eastAsia="zh-CN"/>
              </w:rPr>
            </w:pPr>
          </w:p>
        </w:tc>
        <w:tc>
          <w:tcPr>
            <w:tcW w:w="1886" w:type="dxa"/>
            <w:noWrap/>
            <w:vAlign w:val="center"/>
            <w:hideMark/>
          </w:tcPr>
          <w:p w14:paraId="6A44BC1E" w14:textId="49C79CDA" w:rsidR="00B92B1A" w:rsidRPr="00CD5474" w:rsidRDefault="00B92B1A" w:rsidP="00DC5446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1.25 (1.20-1.31)</w:t>
            </w:r>
          </w:p>
        </w:tc>
        <w:tc>
          <w:tcPr>
            <w:tcW w:w="1264" w:type="dxa"/>
            <w:noWrap/>
            <w:vAlign w:val="bottom"/>
            <w:hideMark/>
          </w:tcPr>
          <w:p w14:paraId="69F1C541" w14:textId="6EAD9BBF" w:rsidR="00B92B1A" w:rsidRPr="00CD5474" w:rsidRDefault="00B92B1A" w:rsidP="00DC5446">
            <w:pPr>
              <w:spacing w:before="0" w:after="0"/>
              <w:jc w:val="righ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3E-26</w:t>
            </w:r>
          </w:p>
        </w:tc>
      </w:tr>
      <w:tr w:rsidR="00B92B1A" w:rsidRPr="00CD5474" w14:paraId="3A88D606" w14:textId="77777777" w:rsidTr="00CD5474">
        <w:trPr>
          <w:trHeight w:val="241"/>
        </w:trPr>
        <w:tc>
          <w:tcPr>
            <w:tcW w:w="2070" w:type="dxa"/>
            <w:noWrap/>
            <w:hideMark/>
          </w:tcPr>
          <w:p w14:paraId="7890F2D0" w14:textId="77777777" w:rsidR="00B92B1A" w:rsidRPr="00CD5474" w:rsidRDefault="00B92B1A" w:rsidP="00CD5474">
            <w:pPr>
              <w:spacing w:before="0" w:after="0"/>
              <w:jc w:val="lef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color w:val="000000"/>
                <w:lang w:eastAsia="zh-CN"/>
              </w:rPr>
              <w:t>MDD</w:t>
            </w:r>
          </w:p>
        </w:tc>
        <w:tc>
          <w:tcPr>
            <w:tcW w:w="1812" w:type="dxa"/>
            <w:noWrap/>
            <w:hideMark/>
          </w:tcPr>
          <w:p w14:paraId="6BC0135D" w14:textId="3E1836D0" w:rsidR="00B92B1A" w:rsidRPr="00CD5474" w:rsidRDefault="00B92B1A" w:rsidP="00CD5474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1.02 (0.99-1.06)</w:t>
            </w:r>
          </w:p>
        </w:tc>
        <w:tc>
          <w:tcPr>
            <w:tcW w:w="1363" w:type="dxa"/>
            <w:noWrap/>
            <w:hideMark/>
          </w:tcPr>
          <w:p w14:paraId="42B3D617" w14:textId="6F76040B" w:rsidR="00B92B1A" w:rsidRPr="00CD5474" w:rsidRDefault="00B92B1A" w:rsidP="00DC5446">
            <w:pPr>
              <w:spacing w:before="0" w:after="0"/>
              <w:jc w:val="righ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0.21</w:t>
            </w:r>
          </w:p>
        </w:tc>
        <w:tc>
          <w:tcPr>
            <w:tcW w:w="388" w:type="dxa"/>
            <w:noWrap/>
            <w:hideMark/>
          </w:tcPr>
          <w:p w14:paraId="0828FB36" w14:textId="77777777" w:rsidR="00B92B1A" w:rsidRPr="00CD5474" w:rsidRDefault="00B92B1A" w:rsidP="00DC5446">
            <w:pPr>
              <w:spacing w:before="0" w:after="0"/>
              <w:jc w:val="right"/>
              <w:rPr>
                <w:rFonts w:eastAsia="Times New Roman" w:cs="Times New Roman"/>
                <w:color w:val="000000"/>
                <w:lang w:eastAsia="zh-CN"/>
              </w:rPr>
            </w:pPr>
          </w:p>
        </w:tc>
        <w:tc>
          <w:tcPr>
            <w:tcW w:w="1886" w:type="dxa"/>
            <w:noWrap/>
            <w:vAlign w:val="center"/>
            <w:hideMark/>
          </w:tcPr>
          <w:p w14:paraId="273A0BB4" w14:textId="5B21850D" w:rsidR="00B92B1A" w:rsidRPr="00CD5474" w:rsidRDefault="00B92B1A" w:rsidP="00DC5446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1.02 (0.98-1.06)</w:t>
            </w:r>
          </w:p>
        </w:tc>
        <w:tc>
          <w:tcPr>
            <w:tcW w:w="1264" w:type="dxa"/>
            <w:noWrap/>
            <w:vAlign w:val="bottom"/>
            <w:hideMark/>
          </w:tcPr>
          <w:p w14:paraId="78DFBDFF" w14:textId="2DEA59D5" w:rsidR="00B92B1A" w:rsidRPr="00CD5474" w:rsidRDefault="00B92B1A" w:rsidP="00DC5446">
            <w:pPr>
              <w:spacing w:before="0" w:after="0"/>
              <w:jc w:val="righ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0.32</w:t>
            </w:r>
          </w:p>
        </w:tc>
      </w:tr>
      <w:tr w:rsidR="00B92B1A" w:rsidRPr="00CD5474" w14:paraId="55B8661D" w14:textId="77777777" w:rsidTr="00CD5474">
        <w:trPr>
          <w:trHeight w:val="241"/>
        </w:trPr>
        <w:tc>
          <w:tcPr>
            <w:tcW w:w="2070" w:type="dxa"/>
            <w:noWrap/>
            <w:hideMark/>
          </w:tcPr>
          <w:p w14:paraId="2E877DB8" w14:textId="77777777" w:rsidR="00B92B1A" w:rsidRPr="00CD5474" w:rsidRDefault="00B92B1A" w:rsidP="00CD5474">
            <w:pPr>
              <w:spacing w:before="0" w:after="0"/>
              <w:jc w:val="lef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color w:val="000000"/>
                <w:lang w:eastAsia="zh-CN"/>
              </w:rPr>
              <w:t>ASD</w:t>
            </w:r>
          </w:p>
        </w:tc>
        <w:tc>
          <w:tcPr>
            <w:tcW w:w="1812" w:type="dxa"/>
            <w:noWrap/>
            <w:hideMark/>
          </w:tcPr>
          <w:p w14:paraId="1EEED802" w14:textId="38D9740B" w:rsidR="00B92B1A" w:rsidRPr="00CD5474" w:rsidRDefault="00B92B1A" w:rsidP="00CD5474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1.02 (0.98-1.06)</w:t>
            </w:r>
          </w:p>
        </w:tc>
        <w:tc>
          <w:tcPr>
            <w:tcW w:w="1363" w:type="dxa"/>
            <w:noWrap/>
            <w:hideMark/>
          </w:tcPr>
          <w:p w14:paraId="4BE1883D" w14:textId="4C3E61DC" w:rsidR="00B92B1A" w:rsidRPr="00CD5474" w:rsidRDefault="00B92B1A" w:rsidP="00DC5446">
            <w:pPr>
              <w:spacing w:before="0" w:after="0"/>
              <w:jc w:val="righ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0.29</w:t>
            </w:r>
          </w:p>
        </w:tc>
        <w:tc>
          <w:tcPr>
            <w:tcW w:w="388" w:type="dxa"/>
            <w:noWrap/>
            <w:hideMark/>
          </w:tcPr>
          <w:p w14:paraId="263458E3" w14:textId="77777777" w:rsidR="00B92B1A" w:rsidRPr="00CD5474" w:rsidRDefault="00B92B1A" w:rsidP="00DC5446">
            <w:pPr>
              <w:spacing w:before="0" w:after="0"/>
              <w:jc w:val="right"/>
              <w:rPr>
                <w:rFonts w:eastAsia="Times New Roman" w:cs="Times New Roman"/>
                <w:color w:val="000000"/>
                <w:lang w:eastAsia="zh-CN"/>
              </w:rPr>
            </w:pPr>
          </w:p>
        </w:tc>
        <w:tc>
          <w:tcPr>
            <w:tcW w:w="1886" w:type="dxa"/>
            <w:noWrap/>
            <w:vAlign w:val="center"/>
            <w:hideMark/>
          </w:tcPr>
          <w:p w14:paraId="4142D64E" w14:textId="165D12C1" w:rsidR="00B92B1A" w:rsidRPr="00CD5474" w:rsidRDefault="00B92B1A" w:rsidP="00DC5446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1.03 (0.99-1.07)</w:t>
            </w:r>
          </w:p>
        </w:tc>
        <w:tc>
          <w:tcPr>
            <w:tcW w:w="1264" w:type="dxa"/>
            <w:noWrap/>
            <w:vAlign w:val="bottom"/>
            <w:hideMark/>
          </w:tcPr>
          <w:p w14:paraId="3C244002" w14:textId="59AC7DDD" w:rsidR="00B92B1A" w:rsidRPr="00CD5474" w:rsidRDefault="00B92B1A" w:rsidP="00DC5446">
            <w:pPr>
              <w:spacing w:before="0" w:after="0"/>
              <w:jc w:val="righ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0.17</w:t>
            </w:r>
          </w:p>
        </w:tc>
      </w:tr>
      <w:tr w:rsidR="00DC5446" w:rsidRPr="00CD5474" w14:paraId="08D948D7" w14:textId="77777777" w:rsidTr="00CD5474">
        <w:trPr>
          <w:trHeight w:val="270"/>
        </w:trPr>
        <w:tc>
          <w:tcPr>
            <w:tcW w:w="2070" w:type="dxa"/>
            <w:hideMark/>
          </w:tcPr>
          <w:p w14:paraId="464CF7E3" w14:textId="11CEA3F2" w:rsidR="00CD5474" w:rsidRPr="00CD5474" w:rsidRDefault="00CD5474" w:rsidP="00CD5474">
            <w:pPr>
              <w:spacing w:before="0" w:after="0"/>
              <w:jc w:val="left"/>
              <w:rPr>
                <w:rFonts w:eastAsia="Times New Roman" w:cs="Times New Roman"/>
                <w:b/>
                <w:bCs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b/>
                <w:bCs/>
                <w:color w:val="000000"/>
                <w:lang w:eastAsia="zh-CN"/>
              </w:rPr>
              <w:t>GRS of BMI &amp; EDU</w:t>
            </w:r>
          </w:p>
          <w:p w14:paraId="1E325B20" w14:textId="6A7A3D97" w:rsidR="00DC5446" w:rsidRPr="00CD5474" w:rsidRDefault="00CD5474" w:rsidP="00CD5474">
            <w:pPr>
              <w:spacing w:before="0" w:after="0"/>
              <w:jc w:val="left"/>
              <w:rPr>
                <w:rFonts w:eastAsia="Times New Roman" w:cs="Times New Roman"/>
                <w:b/>
                <w:bCs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b/>
                <w:bCs/>
                <w:color w:val="000000"/>
                <w:lang w:eastAsia="zh-CN"/>
              </w:rPr>
              <w:t>(</w:t>
            </w:r>
            <w:r w:rsidR="00DC5446" w:rsidRPr="00CD5474">
              <w:rPr>
                <w:rFonts w:eastAsia="Times New Roman" w:cs="Times New Roman"/>
                <w:b/>
                <w:bCs/>
                <w:color w:val="000000"/>
                <w:lang w:eastAsia="zh-CN"/>
              </w:rPr>
              <w:t>P</w:t>
            </w:r>
            <w:r w:rsidR="00DC5446" w:rsidRPr="00CD5474">
              <w:rPr>
                <w:rFonts w:eastAsia="Times New Roman" w:cs="Times New Roman"/>
                <w:b/>
                <w:bCs/>
                <w:color w:val="000000"/>
                <w:vertAlign w:val="subscript"/>
                <w:lang w:eastAsia="zh-CN"/>
              </w:rPr>
              <w:t>T</w:t>
            </w:r>
            <w:r w:rsidR="00DC5446" w:rsidRPr="00CD5474">
              <w:rPr>
                <w:rFonts w:eastAsia="Times New Roman" w:cs="Times New Roman"/>
                <w:b/>
                <w:bCs/>
                <w:color w:val="000000"/>
                <w:lang w:eastAsia="zh-CN"/>
              </w:rPr>
              <w:t xml:space="preserve"> ≤ 0.05</w:t>
            </w:r>
            <w:r w:rsidRPr="00CD5474">
              <w:rPr>
                <w:rFonts w:eastAsia="Times New Roman" w:cs="Times New Roman"/>
                <w:b/>
                <w:bCs/>
                <w:color w:val="000000"/>
                <w:lang w:eastAsia="zh-CN"/>
              </w:rPr>
              <w:t>)</w:t>
            </w:r>
          </w:p>
        </w:tc>
        <w:tc>
          <w:tcPr>
            <w:tcW w:w="1812" w:type="dxa"/>
            <w:noWrap/>
            <w:hideMark/>
          </w:tcPr>
          <w:p w14:paraId="0CDEA662" w14:textId="77777777" w:rsidR="00DC5446" w:rsidRPr="00CD5474" w:rsidRDefault="00DC5446" w:rsidP="00CD5474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lang w:eastAsia="zh-CN"/>
              </w:rPr>
            </w:pPr>
          </w:p>
        </w:tc>
        <w:tc>
          <w:tcPr>
            <w:tcW w:w="1363" w:type="dxa"/>
            <w:noWrap/>
            <w:hideMark/>
          </w:tcPr>
          <w:p w14:paraId="54A1A337" w14:textId="77777777" w:rsidR="00DC5446" w:rsidRPr="00CD5474" w:rsidRDefault="00DC5446" w:rsidP="00DC5446">
            <w:pPr>
              <w:spacing w:before="0" w:after="0"/>
              <w:jc w:val="left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388" w:type="dxa"/>
            <w:noWrap/>
            <w:hideMark/>
          </w:tcPr>
          <w:p w14:paraId="57FF55DD" w14:textId="77777777" w:rsidR="00DC5446" w:rsidRPr="00CD5474" w:rsidRDefault="00DC5446" w:rsidP="00DC5446">
            <w:pPr>
              <w:spacing w:before="0" w:after="0"/>
              <w:jc w:val="right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1886" w:type="dxa"/>
            <w:noWrap/>
            <w:hideMark/>
          </w:tcPr>
          <w:p w14:paraId="798DD3CD" w14:textId="77777777" w:rsidR="00DC5446" w:rsidRPr="00CD5474" w:rsidRDefault="00DC5446" w:rsidP="00DC5446">
            <w:pPr>
              <w:spacing w:before="0" w:after="0"/>
              <w:jc w:val="left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1264" w:type="dxa"/>
            <w:noWrap/>
            <w:hideMark/>
          </w:tcPr>
          <w:p w14:paraId="51035B7A" w14:textId="77777777" w:rsidR="00DC5446" w:rsidRPr="00CD5474" w:rsidRDefault="00DC5446" w:rsidP="00DC5446">
            <w:pPr>
              <w:spacing w:before="0" w:after="0"/>
              <w:jc w:val="left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</w:tr>
      <w:tr w:rsidR="00B92B1A" w:rsidRPr="00CD5474" w14:paraId="66CC1036" w14:textId="77777777" w:rsidTr="00CD5474">
        <w:trPr>
          <w:trHeight w:val="241"/>
        </w:trPr>
        <w:tc>
          <w:tcPr>
            <w:tcW w:w="2070" w:type="dxa"/>
            <w:noWrap/>
            <w:hideMark/>
          </w:tcPr>
          <w:p w14:paraId="12CC1AB4" w14:textId="77777777" w:rsidR="00B92B1A" w:rsidRPr="00CD5474" w:rsidRDefault="00B92B1A" w:rsidP="00CD5474">
            <w:pPr>
              <w:spacing w:before="0" w:after="0"/>
              <w:jc w:val="lef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color w:val="000000"/>
                <w:lang w:eastAsia="zh-CN"/>
              </w:rPr>
              <w:t>BMI</w:t>
            </w:r>
          </w:p>
        </w:tc>
        <w:tc>
          <w:tcPr>
            <w:tcW w:w="1812" w:type="dxa"/>
            <w:noWrap/>
            <w:vAlign w:val="center"/>
            <w:hideMark/>
          </w:tcPr>
          <w:p w14:paraId="3B292084" w14:textId="3D8A2AD3" w:rsidR="00B92B1A" w:rsidRPr="00CD5474" w:rsidRDefault="00B92B1A" w:rsidP="00CD5474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0.96 (0.92-1.00)</w:t>
            </w:r>
          </w:p>
        </w:tc>
        <w:tc>
          <w:tcPr>
            <w:tcW w:w="1363" w:type="dxa"/>
            <w:noWrap/>
            <w:vAlign w:val="bottom"/>
            <w:hideMark/>
          </w:tcPr>
          <w:p w14:paraId="33D1397A" w14:textId="3D046067" w:rsidR="00B92B1A" w:rsidRPr="00CD5474" w:rsidRDefault="00B92B1A" w:rsidP="00DC5446">
            <w:pPr>
              <w:spacing w:before="0" w:after="0"/>
              <w:jc w:val="righ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0.06</w:t>
            </w:r>
          </w:p>
        </w:tc>
        <w:tc>
          <w:tcPr>
            <w:tcW w:w="388" w:type="dxa"/>
            <w:noWrap/>
            <w:hideMark/>
          </w:tcPr>
          <w:p w14:paraId="7C96C8C5" w14:textId="77777777" w:rsidR="00B92B1A" w:rsidRPr="00CD5474" w:rsidRDefault="00B92B1A" w:rsidP="00DC5446">
            <w:pPr>
              <w:spacing w:before="0" w:after="0"/>
              <w:jc w:val="right"/>
              <w:rPr>
                <w:rFonts w:eastAsia="Times New Roman" w:cs="Times New Roman"/>
                <w:color w:val="000000"/>
                <w:lang w:eastAsia="zh-CN"/>
              </w:rPr>
            </w:pPr>
          </w:p>
        </w:tc>
        <w:tc>
          <w:tcPr>
            <w:tcW w:w="1886" w:type="dxa"/>
            <w:noWrap/>
            <w:vAlign w:val="center"/>
            <w:hideMark/>
          </w:tcPr>
          <w:p w14:paraId="3FA12A66" w14:textId="2BF7A88D" w:rsidR="00B92B1A" w:rsidRPr="00CD5474" w:rsidRDefault="00B92B1A" w:rsidP="00DC5446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0.96 (0.92-1.00)</w:t>
            </w:r>
          </w:p>
        </w:tc>
        <w:tc>
          <w:tcPr>
            <w:tcW w:w="1264" w:type="dxa"/>
            <w:noWrap/>
            <w:vAlign w:val="bottom"/>
            <w:hideMark/>
          </w:tcPr>
          <w:p w14:paraId="24E45636" w14:textId="364F6C8C" w:rsidR="00B92B1A" w:rsidRPr="00CD5474" w:rsidRDefault="00B92B1A" w:rsidP="00DC5446">
            <w:pPr>
              <w:spacing w:before="0" w:after="0"/>
              <w:jc w:val="righ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0.05</w:t>
            </w:r>
          </w:p>
        </w:tc>
      </w:tr>
      <w:tr w:rsidR="00B92B1A" w:rsidRPr="00CD5474" w14:paraId="7E4C8011" w14:textId="77777777" w:rsidTr="00CD5474">
        <w:trPr>
          <w:trHeight w:val="241"/>
        </w:trPr>
        <w:tc>
          <w:tcPr>
            <w:tcW w:w="2070" w:type="dxa"/>
            <w:noWrap/>
            <w:hideMark/>
          </w:tcPr>
          <w:p w14:paraId="3D96C31B" w14:textId="77777777" w:rsidR="00B92B1A" w:rsidRPr="00CD5474" w:rsidRDefault="00B92B1A" w:rsidP="00CD5474">
            <w:pPr>
              <w:spacing w:before="0" w:after="0"/>
              <w:jc w:val="lef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color w:val="000000"/>
                <w:lang w:eastAsia="zh-CN"/>
              </w:rPr>
              <w:t>EDU</w:t>
            </w:r>
          </w:p>
        </w:tc>
        <w:tc>
          <w:tcPr>
            <w:tcW w:w="1812" w:type="dxa"/>
            <w:noWrap/>
            <w:vAlign w:val="center"/>
            <w:hideMark/>
          </w:tcPr>
          <w:p w14:paraId="5BC7B454" w14:textId="695D67D6" w:rsidR="00B92B1A" w:rsidRPr="00CD5474" w:rsidRDefault="00B92B1A" w:rsidP="00CD5474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1.07 (1.03-1.11)</w:t>
            </w:r>
          </w:p>
        </w:tc>
        <w:tc>
          <w:tcPr>
            <w:tcW w:w="1363" w:type="dxa"/>
            <w:noWrap/>
            <w:vAlign w:val="bottom"/>
            <w:hideMark/>
          </w:tcPr>
          <w:p w14:paraId="175DEC56" w14:textId="3326A535" w:rsidR="00B92B1A" w:rsidRPr="00CD5474" w:rsidRDefault="00B92B1A" w:rsidP="00DC5446">
            <w:pPr>
              <w:spacing w:before="0" w:after="0"/>
              <w:jc w:val="righ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5E-04</w:t>
            </w:r>
          </w:p>
        </w:tc>
        <w:tc>
          <w:tcPr>
            <w:tcW w:w="388" w:type="dxa"/>
            <w:noWrap/>
            <w:hideMark/>
          </w:tcPr>
          <w:p w14:paraId="09404F5A" w14:textId="77777777" w:rsidR="00B92B1A" w:rsidRPr="00CD5474" w:rsidRDefault="00B92B1A" w:rsidP="00DC5446">
            <w:pPr>
              <w:spacing w:before="0" w:after="0"/>
              <w:jc w:val="lef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 w:cs="Times New Roman"/>
                <w:color w:val="000000"/>
                <w:lang w:eastAsia="zh-CN"/>
              </w:rPr>
              <w:t> </w:t>
            </w:r>
          </w:p>
        </w:tc>
        <w:tc>
          <w:tcPr>
            <w:tcW w:w="1886" w:type="dxa"/>
            <w:noWrap/>
            <w:vAlign w:val="center"/>
            <w:hideMark/>
          </w:tcPr>
          <w:p w14:paraId="0330D457" w14:textId="536C7DF4" w:rsidR="00B92B1A" w:rsidRPr="00CD5474" w:rsidRDefault="00B92B1A" w:rsidP="00DC5446">
            <w:pPr>
              <w:spacing w:before="0" w:after="0"/>
              <w:jc w:val="center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1.06 (1.02-1.10)</w:t>
            </w:r>
          </w:p>
        </w:tc>
        <w:tc>
          <w:tcPr>
            <w:tcW w:w="1264" w:type="dxa"/>
            <w:noWrap/>
            <w:vAlign w:val="bottom"/>
            <w:hideMark/>
          </w:tcPr>
          <w:p w14:paraId="034EBA44" w14:textId="2EBE766A" w:rsidR="00B92B1A" w:rsidRPr="00CD5474" w:rsidRDefault="00B92B1A" w:rsidP="00DC5446">
            <w:pPr>
              <w:spacing w:before="0" w:after="0"/>
              <w:jc w:val="right"/>
              <w:rPr>
                <w:rFonts w:eastAsia="Times New Roman" w:cs="Times New Roman"/>
                <w:color w:val="000000"/>
                <w:lang w:eastAsia="zh-CN"/>
              </w:rPr>
            </w:pPr>
            <w:r w:rsidRPr="00CD5474">
              <w:rPr>
                <w:rFonts w:eastAsia="Times New Roman"/>
                <w:color w:val="000000"/>
              </w:rPr>
              <w:t>0.007</w:t>
            </w:r>
          </w:p>
        </w:tc>
      </w:tr>
    </w:tbl>
    <w:p w14:paraId="05BBCD7B" w14:textId="77777777" w:rsidR="008C4E69" w:rsidRDefault="008C4E69" w:rsidP="008224A9"/>
    <w:p w14:paraId="10C69851" w14:textId="77777777" w:rsidR="008C4E69" w:rsidRDefault="008C4E69" w:rsidP="008224A9"/>
    <w:p w14:paraId="6A263131" w14:textId="77777777" w:rsidR="00CD5474" w:rsidRPr="008224A9" w:rsidRDefault="00CD5474" w:rsidP="00CD5474">
      <w:bookmarkStart w:id="17" w:name="_Toc476471399"/>
      <w:bookmarkStart w:id="18" w:name="_Toc487728516"/>
    </w:p>
    <w:p w14:paraId="563A0CC1" w14:textId="77777777" w:rsidR="00CD5474" w:rsidRPr="008224A9" w:rsidRDefault="00CD5474" w:rsidP="00CD5474">
      <w:pPr>
        <w:sectPr w:rsidR="00CD5474" w:rsidRPr="008224A9" w:rsidSect="00CD5474">
          <w:footerReference w:type="default" r:id="rId12"/>
          <w:pgSz w:w="11900" w:h="16840"/>
          <w:pgMar w:top="1440" w:right="1440" w:bottom="1440" w:left="1440" w:header="706" w:footer="706" w:gutter="0"/>
          <w:cols w:space="720"/>
          <w:docGrid w:linePitch="299"/>
        </w:sectPr>
      </w:pPr>
    </w:p>
    <w:p w14:paraId="0E44F4A2" w14:textId="5A2FBEB6" w:rsidR="007B1B5E" w:rsidRPr="007F07C7" w:rsidRDefault="007B1B5E" w:rsidP="007B1B5E">
      <w:pPr>
        <w:pStyle w:val="Heading2"/>
      </w:pPr>
      <w:r w:rsidRPr="007F07C7">
        <w:lastRenderedPageBreak/>
        <w:t>References</w:t>
      </w:r>
      <w:bookmarkEnd w:id="17"/>
      <w:bookmarkEnd w:id="18"/>
    </w:p>
    <w:p w14:paraId="18FFC46F" w14:textId="77777777" w:rsidR="00FC5118" w:rsidRPr="007F07C7" w:rsidRDefault="00FC5118" w:rsidP="00FC5118">
      <w:pPr>
        <w:pStyle w:val="EndNoteBibliography"/>
        <w:spacing w:after="0"/>
        <w:ind w:left="720" w:hanging="720"/>
        <w:rPr>
          <w:noProof/>
        </w:rPr>
      </w:pPr>
      <w:r w:rsidRPr="007F07C7">
        <w:fldChar w:fldCharType="begin"/>
      </w:r>
      <w:r w:rsidRPr="007F07C7">
        <w:instrText xml:space="preserve"> ADDIN EN.REFLIST </w:instrText>
      </w:r>
      <w:r w:rsidRPr="007F07C7">
        <w:fldChar w:fldCharType="separate"/>
      </w:r>
      <w:bookmarkStart w:id="19" w:name="_ENREF_1"/>
      <w:r w:rsidRPr="007F07C7">
        <w:rPr>
          <w:noProof/>
        </w:rPr>
        <w:t>1.</w:t>
      </w:r>
      <w:r w:rsidRPr="007F07C7">
        <w:rPr>
          <w:noProof/>
        </w:rPr>
        <w:tab/>
        <w:t xml:space="preserve">Schizophrenia Working Group of the Psychiatric Genomics, C. Biological insights from 108 schizophrenia-associated genetic loci. </w:t>
      </w:r>
      <w:r w:rsidRPr="007F07C7">
        <w:rPr>
          <w:i/>
          <w:noProof/>
        </w:rPr>
        <w:t>Nature</w:t>
      </w:r>
      <w:r w:rsidRPr="007F07C7">
        <w:rPr>
          <w:noProof/>
        </w:rPr>
        <w:t xml:space="preserve"> </w:t>
      </w:r>
      <w:r w:rsidRPr="007F07C7">
        <w:rPr>
          <w:b/>
          <w:noProof/>
        </w:rPr>
        <w:t>511</w:t>
      </w:r>
      <w:r w:rsidRPr="007F07C7">
        <w:rPr>
          <w:noProof/>
        </w:rPr>
        <w:t>, 421-7 (2014).</w:t>
      </w:r>
      <w:bookmarkEnd w:id="19"/>
    </w:p>
    <w:p w14:paraId="6DEF360D" w14:textId="77777777" w:rsidR="00FC5118" w:rsidRPr="007F07C7" w:rsidRDefault="00FC5118" w:rsidP="00FC5118">
      <w:pPr>
        <w:pStyle w:val="EndNoteBibliography"/>
        <w:spacing w:after="0"/>
        <w:ind w:left="720" w:hanging="720"/>
        <w:rPr>
          <w:noProof/>
        </w:rPr>
      </w:pPr>
      <w:bookmarkStart w:id="20" w:name="_ENREF_2"/>
      <w:r w:rsidRPr="007F07C7">
        <w:rPr>
          <w:noProof/>
        </w:rPr>
        <w:t>2.</w:t>
      </w:r>
      <w:r w:rsidRPr="007F07C7">
        <w:rPr>
          <w:noProof/>
        </w:rPr>
        <w:tab/>
        <w:t>Locke, A.E.</w:t>
      </w:r>
      <w:r w:rsidRPr="007F07C7">
        <w:rPr>
          <w:i/>
          <w:noProof/>
        </w:rPr>
        <w:t xml:space="preserve"> et al.</w:t>
      </w:r>
      <w:r w:rsidRPr="007F07C7">
        <w:rPr>
          <w:noProof/>
        </w:rPr>
        <w:t xml:space="preserve"> Genetic studies of body mass index yield new insights for obesity biology. </w:t>
      </w:r>
      <w:r w:rsidRPr="007F07C7">
        <w:rPr>
          <w:i/>
          <w:noProof/>
        </w:rPr>
        <w:t>Nature</w:t>
      </w:r>
      <w:r w:rsidRPr="007F07C7">
        <w:rPr>
          <w:noProof/>
        </w:rPr>
        <w:t xml:space="preserve"> </w:t>
      </w:r>
      <w:r w:rsidRPr="007F07C7">
        <w:rPr>
          <w:b/>
          <w:noProof/>
        </w:rPr>
        <w:t>518</w:t>
      </w:r>
      <w:r w:rsidRPr="007F07C7">
        <w:rPr>
          <w:noProof/>
        </w:rPr>
        <w:t>, 197-206 (2015).</w:t>
      </w:r>
      <w:bookmarkEnd w:id="20"/>
    </w:p>
    <w:p w14:paraId="5CCF5618" w14:textId="77777777" w:rsidR="00FC5118" w:rsidRPr="007F07C7" w:rsidRDefault="00FC5118" w:rsidP="00FC5118">
      <w:pPr>
        <w:pStyle w:val="EndNoteBibliography"/>
        <w:ind w:left="720" w:hanging="720"/>
        <w:rPr>
          <w:noProof/>
        </w:rPr>
      </w:pPr>
      <w:bookmarkStart w:id="21" w:name="_ENREF_3"/>
      <w:r w:rsidRPr="007F07C7">
        <w:rPr>
          <w:noProof/>
        </w:rPr>
        <w:t>3.</w:t>
      </w:r>
      <w:r w:rsidRPr="007F07C7">
        <w:rPr>
          <w:noProof/>
        </w:rPr>
        <w:tab/>
        <w:t>Okbay, A.</w:t>
      </w:r>
      <w:r w:rsidRPr="007F07C7">
        <w:rPr>
          <w:i/>
          <w:noProof/>
        </w:rPr>
        <w:t xml:space="preserve"> et al.</w:t>
      </w:r>
      <w:r w:rsidRPr="007F07C7">
        <w:rPr>
          <w:noProof/>
        </w:rPr>
        <w:t xml:space="preserve"> Genome-wide association study identifies 74 loci associated with educational attainment. </w:t>
      </w:r>
      <w:r w:rsidRPr="007F07C7">
        <w:rPr>
          <w:i/>
          <w:noProof/>
        </w:rPr>
        <w:t>Nature</w:t>
      </w:r>
      <w:r w:rsidRPr="007F07C7">
        <w:rPr>
          <w:noProof/>
        </w:rPr>
        <w:t xml:space="preserve"> </w:t>
      </w:r>
      <w:r w:rsidRPr="007F07C7">
        <w:rPr>
          <w:b/>
          <w:noProof/>
        </w:rPr>
        <w:t>533</w:t>
      </w:r>
      <w:r w:rsidRPr="007F07C7">
        <w:rPr>
          <w:noProof/>
        </w:rPr>
        <w:t>, 539-42 (2016).</w:t>
      </w:r>
      <w:bookmarkEnd w:id="21"/>
    </w:p>
    <w:p w14:paraId="37175F3B" w14:textId="0CF98E28" w:rsidR="005E3D32" w:rsidRPr="007F07C7" w:rsidRDefault="00FC5118" w:rsidP="00BB5318">
      <w:r w:rsidRPr="007F07C7">
        <w:fldChar w:fldCharType="end"/>
      </w:r>
    </w:p>
    <w:sectPr w:rsidR="005E3D32" w:rsidRPr="007F07C7" w:rsidSect="00FE44E8">
      <w:pgSz w:w="11900" w:h="16840"/>
      <w:pgMar w:top="1440" w:right="1440" w:bottom="1440" w:left="1440" w:header="708" w:footer="708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7EDC26C" w14:textId="77777777" w:rsidR="00B760BA" w:rsidRDefault="00B760BA" w:rsidP="002E7D16">
      <w:r>
        <w:separator/>
      </w:r>
    </w:p>
  </w:endnote>
  <w:endnote w:type="continuationSeparator" w:id="0">
    <w:p w14:paraId="14FE7463" w14:textId="77777777" w:rsidR="00B760BA" w:rsidRDefault="00B760BA" w:rsidP="002E7D1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Menlo">
    <w:panose1 w:val="020B0609030804020204"/>
    <w:charset w:val="00"/>
    <w:family w:val="auto"/>
    <w:pitch w:val="variable"/>
    <w:sig w:usb0="E60022FF" w:usb1="D200F9FB" w:usb2="02000028" w:usb3="00000000" w:csb0="000001D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2FAC13A" w14:textId="77777777" w:rsidR="008C4E69" w:rsidRDefault="008C4E69">
    <w:pPr>
      <w:pStyle w:val="Footer"/>
      <w:tabs>
        <w:tab w:val="clear" w:pos="9072"/>
        <w:tab w:val="right" w:pos="9000"/>
      </w:tabs>
      <w:jc w:val="center"/>
    </w:pPr>
    <w:r>
      <w:rPr>
        <w:i/>
        <w:iCs/>
        <w:sz w:val="18"/>
        <w:szCs w:val="18"/>
      </w:rPr>
      <w:t xml:space="preserve">Page </w:t>
    </w:r>
    <w:r>
      <w:rPr>
        <w:i/>
        <w:iCs/>
        <w:sz w:val="18"/>
        <w:szCs w:val="18"/>
      </w:rPr>
      <w:fldChar w:fldCharType="begin"/>
    </w:r>
    <w:r>
      <w:rPr>
        <w:i/>
        <w:iCs/>
        <w:sz w:val="18"/>
        <w:szCs w:val="18"/>
      </w:rPr>
      <w:instrText xml:space="preserve"> PAGE </w:instrText>
    </w:r>
    <w:r>
      <w:rPr>
        <w:i/>
        <w:iCs/>
        <w:sz w:val="18"/>
        <w:szCs w:val="18"/>
      </w:rPr>
      <w:fldChar w:fldCharType="separate"/>
    </w:r>
    <w:r w:rsidR="00952BD7">
      <w:rPr>
        <w:i/>
        <w:iCs/>
        <w:noProof/>
        <w:sz w:val="18"/>
        <w:szCs w:val="18"/>
      </w:rPr>
      <w:t>7</w:t>
    </w:r>
    <w:r>
      <w:rPr>
        <w:i/>
        <w:iCs/>
        <w:sz w:val="18"/>
        <w:szCs w:val="18"/>
      </w:rPr>
      <w:fldChar w:fldCharType="end"/>
    </w:r>
    <w:r>
      <w:rPr>
        <w:i/>
        <w:iCs/>
        <w:sz w:val="18"/>
        <w:szCs w:val="18"/>
      </w:rPr>
      <w:t xml:space="preserve"> of </w:t>
    </w:r>
    <w:r>
      <w:rPr>
        <w:i/>
        <w:iCs/>
        <w:sz w:val="18"/>
        <w:szCs w:val="18"/>
      </w:rPr>
      <w:fldChar w:fldCharType="begin"/>
    </w:r>
    <w:r>
      <w:rPr>
        <w:i/>
        <w:iCs/>
        <w:sz w:val="18"/>
        <w:szCs w:val="18"/>
      </w:rPr>
      <w:instrText xml:space="preserve"> NUMPAGES </w:instrText>
    </w:r>
    <w:r>
      <w:rPr>
        <w:i/>
        <w:iCs/>
        <w:sz w:val="18"/>
        <w:szCs w:val="18"/>
      </w:rPr>
      <w:fldChar w:fldCharType="separate"/>
    </w:r>
    <w:r w:rsidR="00952BD7">
      <w:rPr>
        <w:i/>
        <w:iCs/>
        <w:noProof/>
        <w:sz w:val="18"/>
        <w:szCs w:val="18"/>
      </w:rPr>
      <w:t>11</w:t>
    </w:r>
    <w:r>
      <w:rPr>
        <w:i/>
        <w:iCs/>
        <w:sz w:val="18"/>
        <w:szCs w:val="18"/>
      </w:rPr>
      <w:fldChar w:fldCharType="end"/>
    </w: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C08325D" w14:textId="77777777" w:rsidR="00CD5474" w:rsidRDefault="00CD5474">
    <w:pPr>
      <w:pStyle w:val="Footer"/>
      <w:tabs>
        <w:tab w:val="clear" w:pos="9072"/>
        <w:tab w:val="right" w:pos="9000"/>
      </w:tabs>
      <w:jc w:val="center"/>
    </w:pPr>
    <w:r>
      <w:rPr>
        <w:i/>
        <w:iCs/>
        <w:sz w:val="18"/>
        <w:szCs w:val="18"/>
      </w:rPr>
      <w:t xml:space="preserve">Page </w:t>
    </w:r>
    <w:r>
      <w:rPr>
        <w:i/>
        <w:iCs/>
        <w:sz w:val="18"/>
        <w:szCs w:val="18"/>
      </w:rPr>
      <w:fldChar w:fldCharType="begin"/>
    </w:r>
    <w:r>
      <w:rPr>
        <w:i/>
        <w:iCs/>
        <w:sz w:val="18"/>
        <w:szCs w:val="18"/>
      </w:rPr>
      <w:instrText xml:space="preserve"> PAGE </w:instrText>
    </w:r>
    <w:r>
      <w:rPr>
        <w:i/>
        <w:iCs/>
        <w:sz w:val="18"/>
        <w:szCs w:val="18"/>
      </w:rPr>
      <w:fldChar w:fldCharType="separate"/>
    </w:r>
    <w:r w:rsidR="001D4BD0">
      <w:rPr>
        <w:i/>
        <w:iCs/>
        <w:noProof/>
        <w:sz w:val="18"/>
        <w:szCs w:val="18"/>
      </w:rPr>
      <w:t>11</w:t>
    </w:r>
    <w:r>
      <w:rPr>
        <w:i/>
        <w:iCs/>
        <w:sz w:val="18"/>
        <w:szCs w:val="18"/>
      </w:rPr>
      <w:fldChar w:fldCharType="end"/>
    </w:r>
    <w:r>
      <w:rPr>
        <w:i/>
        <w:iCs/>
        <w:sz w:val="18"/>
        <w:szCs w:val="18"/>
      </w:rPr>
      <w:t xml:space="preserve"> of </w:t>
    </w:r>
    <w:r>
      <w:rPr>
        <w:i/>
        <w:iCs/>
        <w:sz w:val="18"/>
        <w:szCs w:val="18"/>
      </w:rPr>
      <w:fldChar w:fldCharType="begin"/>
    </w:r>
    <w:r>
      <w:rPr>
        <w:i/>
        <w:iCs/>
        <w:sz w:val="18"/>
        <w:szCs w:val="18"/>
      </w:rPr>
      <w:instrText xml:space="preserve"> NUMPAGES </w:instrText>
    </w:r>
    <w:r>
      <w:rPr>
        <w:i/>
        <w:iCs/>
        <w:sz w:val="18"/>
        <w:szCs w:val="18"/>
      </w:rPr>
      <w:fldChar w:fldCharType="separate"/>
    </w:r>
    <w:r w:rsidR="001D4BD0">
      <w:rPr>
        <w:i/>
        <w:iCs/>
        <w:noProof/>
        <w:sz w:val="18"/>
        <w:szCs w:val="18"/>
      </w:rPr>
      <w:t>11</w:t>
    </w:r>
    <w:r>
      <w:rPr>
        <w:i/>
        <w:iCs/>
        <w:sz w:val="18"/>
        <w:szCs w:val="18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DB889C2" w14:textId="77777777" w:rsidR="00B760BA" w:rsidRDefault="00B760BA" w:rsidP="002E7D16">
      <w:r>
        <w:separator/>
      </w:r>
    </w:p>
  </w:footnote>
  <w:footnote w:type="continuationSeparator" w:id="0">
    <w:p w14:paraId="630CD568" w14:textId="77777777" w:rsidR="00B760BA" w:rsidRDefault="00B760BA" w:rsidP="002E7D1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921CE45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D40C7134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>
    <w:nsid w:val="FFFFFF7D"/>
    <w:multiLevelType w:val="singleLevel"/>
    <w:tmpl w:val="4358146C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>
    <w:nsid w:val="FFFFFF7E"/>
    <w:multiLevelType w:val="singleLevel"/>
    <w:tmpl w:val="CBEA6492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>
    <w:nsid w:val="FFFFFF7F"/>
    <w:multiLevelType w:val="singleLevel"/>
    <w:tmpl w:val="99C0E1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>
    <w:nsid w:val="FFFFFF80"/>
    <w:multiLevelType w:val="singleLevel"/>
    <w:tmpl w:val="2B98B672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B0C4D472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A638281C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005C1B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1C08A3B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B5C846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408476B"/>
    <w:multiLevelType w:val="hybridMultilevel"/>
    <w:tmpl w:val="3CA8886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3F0024A"/>
    <w:multiLevelType w:val="hybridMultilevel"/>
    <w:tmpl w:val="C77C89C4"/>
    <w:lvl w:ilvl="0" w:tplc="7F428D8C">
      <w:numFmt w:val="bullet"/>
      <w:lvlText w:val=""/>
      <w:lvlJc w:val="left"/>
      <w:pPr>
        <w:ind w:left="720" w:hanging="360"/>
      </w:pPr>
      <w:rPr>
        <w:rFonts w:ascii="Symbol" w:eastAsia="Arial Unicode MS" w:hAnsi="Symbol" w:cs="Arial Unicode MS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1EBA726A"/>
    <w:multiLevelType w:val="hybridMultilevel"/>
    <w:tmpl w:val="5A98E4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2EDB44A0"/>
    <w:multiLevelType w:val="hybridMultilevel"/>
    <w:tmpl w:val="8E560CB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74F01BB"/>
    <w:multiLevelType w:val="multilevel"/>
    <w:tmpl w:val="2A103322"/>
    <w:styleLink w:val="List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59"/>
      </w:pPr>
      <w:rPr>
        <w:rFonts w:ascii="Calibri" w:eastAsia="Calibri" w:hAnsi="Calibri" w:cs="Calibri"/>
        <w:position w:val="0"/>
        <w:sz w:val="22"/>
        <w:szCs w:val="22"/>
      </w:rPr>
    </w:lvl>
    <w:lvl w:ilvl="1">
      <w:start w:val="1"/>
      <w:numFmt w:val="lowerLetter"/>
      <w:lvlText w:val="%2."/>
      <w:lvlJc w:val="left"/>
      <w:pPr>
        <w:tabs>
          <w:tab w:val="num" w:pos="2520"/>
        </w:tabs>
        <w:ind w:left="2520"/>
      </w:pPr>
      <w:rPr>
        <w:rFonts w:ascii="Calibri" w:eastAsia="Calibri" w:hAnsi="Calibri" w:cs="Calibri"/>
        <w:position w:val="0"/>
        <w:sz w:val="22"/>
        <w:szCs w:val="22"/>
      </w:rPr>
    </w:lvl>
    <w:lvl w:ilvl="2">
      <w:start w:val="1"/>
      <w:numFmt w:val="lowerRoman"/>
      <w:lvlText w:val="%3."/>
      <w:lvlJc w:val="left"/>
      <w:pPr>
        <w:tabs>
          <w:tab w:val="num" w:pos="4024"/>
        </w:tabs>
        <w:ind w:left="4024"/>
      </w:pPr>
      <w:rPr>
        <w:rFonts w:ascii="Calibri" w:eastAsia="Calibri" w:hAnsi="Calibri" w:cs="Calibri"/>
        <w:position w:val="0"/>
        <w:sz w:val="22"/>
        <w:szCs w:val="22"/>
      </w:rPr>
    </w:lvl>
    <w:lvl w:ilvl="3">
      <w:start w:val="1"/>
      <w:numFmt w:val="decimal"/>
      <w:lvlText w:val="%4."/>
      <w:lvlJc w:val="left"/>
      <w:pPr>
        <w:tabs>
          <w:tab w:val="num" w:pos="5400"/>
        </w:tabs>
        <w:ind w:left="5400"/>
      </w:pPr>
      <w:rPr>
        <w:rFonts w:ascii="Calibri" w:eastAsia="Calibri" w:hAnsi="Calibri" w:cs="Calibri"/>
        <w:position w:val="0"/>
        <w:sz w:val="22"/>
        <w:szCs w:val="22"/>
      </w:rPr>
    </w:lvl>
    <w:lvl w:ilvl="4">
      <w:start w:val="1"/>
      <w:numFmt w:val="lowerLetter"/>
      <w:lvlText w:val="%5."/>
      <w:lvlJc w:val="left"/>
      <w:pPr>
        <w:tabs>
          <w:tab w:val="num" w:pos="6840"/>
        </w:tabs>
        <w:ind w:left="6840"/>
      </w:pPr>
      <w:rPr>
        <w:rFonts w:ascii="Calibri" w:eastAsia="Calibri" w:hAnsi="Calibri" w:cs="Calibri"/>
        <w:position w:val="0"/>
        <w:sz w:val="22"/>
        <w:szCs w:val="22"/>
      </w:rPr>
    </w:lvl>
    <w:lvl w:ilvl="5">
      <w:start w:val="1"/>
      <w:numFmt w:val="lowerRoman"/>
      <w:lvlText w:val="%6."/>
      <w:lvlJc w:val="left"/>
      <w:pPr>
        <w:tabs>
          <w:tab w:val="num" w:pos="8344"/>
        </w:tabs>
        <w:ind w:left="8344"/>
      </w:pPr>
      <w:rPr>
        <w:rFonts w:ascii="Calibri" w:eastAsia="Calibri" w:hAnsi="Calibri" w:cs="Calibri"/>
        <w:position w:val="0"/>
        <w:sz w:val="22"/>
        <w:szCs w:val="22"/>
      </w:rPr>
    </w:lvl>
    <w:lvl w:ilvl="6">
      <w:start w:val="1"/>
      <w:numFmt w:val="decimal"/>
      <w:lvlText w:val="%7."/>
      <w:lvlJc w:val="left"/>
      <w:pPr>
        <w:tabs>
          <w:tab w:val="num" w:pos="9720"/>
        </w:tabs>
        <w:ind w:left="9720"/>
      </w:pPr>
      <w:rPr>
        <w:rFonts w:ascii="Calibri" w:eastAsia="Calibri" w:hAnsi="Calibri" w:cs="Calibri"/>
        <w:position w:val="0"/>
        <w:sz w:val="22"/>
        <w:szCs w:val="22"/>
      </w:rPr>
    </w:lvl>
    <w:lvl w:ilvl="7">
      <w:start w:val="1"/>
      <w:numFmt w:val="lowerLetter"/>
      <w:lvlText w:val="%8."/>
      <w:lvlJc w:val="left"/>
      <w:pPr>
        <w:tabs>
          <w:tab w:val="num" w:pos="11160"/>
        </w:tabs>
        <w:ind w:left="11160"/>
      </w:pPr>
      <w:rPr>
        <w:rFonts w:ascii="Calibri" w:eastAsia="Calibri" w:hAnsi="Calibri" w:cs="Calibri"/>
        <w:position w:val="0"/>
        <w:sz w:val="22"/>
        <w:szCs w:val="22"/>
      </w:rPr>
    </w:lvl>
    <w:lvl w:ilvl="8">
      <w:start w:val="1"/>
      <w:numFmt w:val="lowerRoman"/>
      <w:lvlText w:val="%9."/>
      <w:lvlJc w:val="left"/>
      <w:pPr>
        <w:tabs>
          <w:tab w:val="num" w:pos="12664"/>
        </w:tabs>
        <w:ind w:left="12664"/>
      </w:pPr>
      <w:rPr>
        <w:rFonts w:ascii="Calibri" w:eastAsia="Calibri" w:hAnsi="Calibri" w:cs="Calibri"/>
        <w:position w:val="0"/>
        <w:sz w:val="22"/>
        <w:szCs w:val="22"/>
      </w:rPr>
    </w:lvl>
  </w:abstractNum>
  <w:abstractNum w:abstractNumId="16">
    <w:nsid w:val="3B6F4A13"/>
    <w:multiLevelType w:val="hybridMultilevel"/>
    <w:tmpl w:val="7B18C50E"/>
    <w:lvl w:ilvl="0" w:tplc="7E4EF20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8065BF9"/>
    <w:multiLevelType w:val="hybridMultilevel"/>
    <w:tmpl w:val="2E3062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513C2655"/>
    <w:multiLevelType w:val="hybridMultilevel"/>
    <w:tmpl w:val="18D86230"/>
    <w:lvl w:ilvl="0" w:tplc="B05403C6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599F6FED"/>
    <w:multiLevelType w:val="hybridMultilevel"/>
    <w:tmpl w:val="6EE4B3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5FC31098"/>
    <w:multiLevelType w:val="multilevel"/>
    <w:tmpl w:val="9A1834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59"/>
      </w:pPr>
      <w:rPr>
        <w:rFonts w:ascii="Calibri" w:eastAsia="Calibri" w:hAnsi="Calibri" w:cs="Calibri" w:hint="default"/>
        <w:position w:val="0"/>
        <w:sz w:val="20"/>
        <w:szCs w:val="20"/>
      </w:rPr>
    </w:lvl>
    <w:lvl w:ilvl="1">
      <w:start w:val="1"/>
      <w:numFmt w:val="lowerLetter"/>
      <w:lvlText w:val="%2."/>
      <w:lvlJc w:val="left"/>
      <w:pPr>
        <w:tabs>
          <w:tab w:val="num" w:pos="2520"/>
        </w:tabs>
        <w:ind w:left="2520"/>
      </w:pPr>
      <w:rPr>
        <w:rFonts w:ascii="Calibri" w:eastAsia="Calibri" w:hAnsi="Calibri" w:cs="Calibri"/>
        <w:position w:val="0"/>
        <w:sz w:val="22"/>
        <w:szCs w:val="22"/>
      </w:rPr>
    </w:lvl>
    <w:lvl w:ilvl="2">
      <w:start w:val="1"/>
      <w:numFmt w:val="lowerRoman"/>
      <w:lvlText w:val="%3."/>
      <w:lvlJc w:val="left"/>
      <w:pPr>
        <w:tabs>
          <w:tab w:val="num" w:pos="4024"/>
        </w:tabs>
        <w:ind w:left="4024"/>
      </w:pPr>
      <w:rPr>
        <w:rFonts w:ascii="Calibri" w:eastAsia="Calibri" w:hAnsi="Calibri" w:cs="Calibri"/>
        <w:position w:val="0"/>
        <w:sz w:val="22"/>
        <w:szCs w:val="22"/>
      </w:rPr>
    </w:lvl>
    <w:lvl w:ilvl="3">
      <w:start w:val="1"/>
      <w:numFmt w:val="decimal"/>
      <w:lvlText w:val="%4."/>
      <w:lvlJc w:val="left"/>
      <w:pPr>
        <w:tabs>
          <w:tab w:val="num" w:pos="5400"/>
        </w:tabs>
        <w:ind w:left="5400"/>
      </w:pPr>
      <w:rPr>
        <w:rFonts w:ascii="Calibri" w:eastAsia="Calibri" w:hAnsi="Calibri" w:cs="Calibri"/>
        <w:position w:val="0"/>
        <w:sz w:val="22"/>
        <w:szCs w:val="22"/>
      </w:rPr>
    </w:lvl>
    <w:lvl w:ilvl="4">
      <w:start w:val="1"/>
      <w:numFmt w:val="lowerLetter"/>
      <w:lvlText w:val="%5."/>
      <w:lvlJc w:val="left"/>
      <w:pPr>
        <w:tabs>
          <w:tab w:val="num" w:pos="6840"/>
        </w:tabs>
        <w:ind w:left="6840"/>
      </w:pPr>
      <w:rPr>
        <w:rFonts w:ascii="Calibri" w:eastAsia="Calibri" w:hAnsi="Calibri" w:cs="Calibri"/>
        <w:position w:val="0"/>
        <w:sz w:val="22"/>
        <w:szCs w:val="22"/>
      </w:rPr>
    </w:lvl>
    <w:lvl w:ilvl="5">
      <w:start w:val="1"/>
      <w:numFmt w:val="lowerRoman"/>
      <w:lvlText w:val="%6."/>
      <w:lvlJc w:val="left"/>
      <w:pPr>
        <w:tabs>
          <w:tab w:val="num" w:pos="8344"/>
        </w:tabs>
        <w:ind w:left="8344"/>
      </w:pPr>
      <w:rPr>
        <w:rFonts w:ascii="Calibri" w:eastAsia="Calibri" w:hAnsi="Calibri" w:cs="Calibri"/>
        <w:position w:val="0"/>
        <w:sz w:val="22"/>
        <w:szCs w:val="22"/>
      </w:rPr>
    </w:lvl>
    <w:lvl w:ilvl="6">
      <w:start w:val="1"/>
      <w:numFmt w:val="decimal"/>
      <w:lvlText w:val="%7."/>
      <w:lvlJc w:val="left"/>
      <w:pPr>
        <w:tabs>
          <w:tab w:val="num" w:pos="9720"/>
        </w:tabs>
        <w:ind w:left="9720"/>
      </w:pPr>
      <w:rPr>
        <w:rFonts w:ascii="Calibri" w:eastAsia="Calibri" w:hAnsi="Calibri" w:cs="Calibri"/>
        <w:position w:val="0"/>
        <w:sz w:val="22"/>
        <w:szCs w:val="22"/>
      </w:rPr>
    </w:lvl>
    <w:lvl w:ilvl="7">
      <w:start w:val="1"/>
      <w:numFmt w:val="lowerLetter"/>
      <w:lvlText w:val="%8."/>
      <w:lvlJc w:val="left"/>
      <w:pPr>
        <w:tabs>
          <w:tab w:val="num" w:pos="11160"/>
        </w:tabs>
        <w:ind w:left="11160"/>
      </w:pPr>
      <w:rPr>
        <w:rFonts w:ascii="Calibri" w:eastAsia="Calibri" w:hAnsi="Calibri" w:cs="Calibri"/>
        <w:position w:val="0"/>
        <w:sz w:val="22"/>
        <w:szCs w:val="22"/>
      </w:rPr>
    </w:lvl>
    <w:lvl w:ilvl="8">
      <w:start w:val="1"/>
      <w:numFmt w:val="lowerRoman"/>
      <w:lvlText w:val="%9."/>
      <w:lvlJc w:val="left"/>
      <w:pPr>
        <w:tabs>
          <w:tab w:val="num" w:pos="12664"/>
        </w:tabs>
        <w:ind w:left="12664"/>
      </w:pPr>
      <w:rPr>
        <w:rFonts w:ascii="Calibri" w:eastAsia="Calibri" w:hAnsi="Calibri" w:cs="Calibri"/>
        <w:position w:val="0"/>
        <w:sz w:val="22"/>
        <w:szCs w:val="22"/>
      </w:rPr>
    </w:lvl>
  </w:abstractNum>
  <w:abstractNum w:abstractNumId="21">
    <w:nsid w:val="640B4A01"/>
    <w:multiLevelType w:val="hybridMultilevel"/>
    <w:tmpl w:val="B7769A5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64BF43B7"/>
    <w:multiLevelType w:val="multilevel"/>
    <w:tmpl w:val="1B8C2742"/>
    <w:lvl w:ilvl="0">
      <w:start w:val="1"/>
      <w:numFmt w:val="decimal"/>
      <w:lvlText w:val="%1."/>
      <w:lvlJc w:val="left"/>
      <w:rPr>
        <w:position w:val="0"/>
      </w:rPr>
    </w:lvl>
    <w:lvl w:ilvl="1">
      <w:start w:val="1"/>
      <w:numFmt w:val="lowerLetter"/>
      <w:lvlText w:val="%2."/>
      <w:lvlJc w:val="left"/>
      <w:rPr>
        <w:position w:val="0"/>
      </w:rPr>
    </w:lvl>
    <w:lvl w:ilvl="2">
      <w:start w:val="1"/>
      <w:numFmt w:val="lowerRoman"/>
      <w:lvlText w:val="%3."/>
      <w:lvlJc w:val="left"/>
      <w:rPr>
        <w:position w:val="0"/>
      </w:rPr>
    </w:lvl>
    <w:lvl w:ilvl="3">
      <w:start w:val="1"/>
      <w:numFmt w:val="decimal"/>
      <w:lvlText w:val="%4."/>
      <w:lvlJc w:val="left"/>
      <w:rPr>
        <w:position w:val="0"/>
      </w:rPr>
    </w:lvl>
    <w:lvl w:ilvl="4">
      <w:start w:val="1"/>
      <w:numFmt w:val="lowerLetter"/>
      <w:lvlText w:val="%5."/>
      <w:lvlJc w:val="left"/>
      <w:rPr>
        <w:position w:val="0"/>
      </w:rPr>
    </w:lvl>
    <w:lvl w:ilvl="5">
      <w:start w:val="1"/>
      <w:numFmt w:val="lowerRoman"/>
      <w:lvlText w:val="%6."/>
      <w:lvlJc w:val="left"/>
      <w:rPr>
        <w:position w:val="0"/>
      </w:rPr>
    </w:lvl>
    <w:lvl w:ilvl="6">
      <w:start w:val="1"/>
      <w:numFmt w:val="decimal"/>
      <w:lvlText w:val="%7."/>
      <w:lvlJc w:val="left"/>
      <w:rPr>
        <w:position w:val="0"/>
      </w:rPr>
    </w:lvl>
    <w:lvl w:ilvl="7">
      <w:start w:val="1"/>
      <w:numFmt w:val="lowerLetter"/>
      <w:lvlText w:val="%8."/>
      <w:lvlJc w:val="left"/>
      <w:rPr>
        <w:position w:val="0"/>
      </w:rPr>
    </w:lvl>
    <w:lvl w:ilvl="8">
      <w:start w:val="1"/>
      <w:numFmt w:val="lowerRoman"/>
      <w:lvlText w:val="%9."/>
      <w:lvlJc w:val="left"/>
      <w:rPr>
        <w:position w:val="0"/>
      </w:rPr>
    </w:lvl>
  </w:abstractNum>
  <w:abstractNum w:abstractNumId="23">
    <w:nsid w:val="65344B67"/>
    <w:multiLevelType w:val="multilevel"/>
    <w:tmpl w:val="E9F87B2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59"/>
      </w:pPr>
      <w:rPr>
        <w:rFonts w:ascii="Calibri" w:eastAsia="Calibri" w:hAnsi="Calibri" w:cs="Calibri"/>
        <w:position w:val="0"/>
        <w:sz w:val="22"/>
        <w:szCs w:val="22"/>
      </w:rPr>
    </w:lvl>
    <w:lvl w:ilvl="1">
      <w:start w:val="1"/>
      <w:numFmt w:val="lowerLetter"/>
      <w:lvlText w:val="%2."/>
      <w:lvlJc w:val="left"/>
      <w:pPr>
        <w:tabs>
          <w:tab w:val="num" w:pos="2520"/>
        </w:tabs>
        <w:ind w:left="2520"/>
      </w:pPr>
      <w:rPr>
        <w:rFonts w:ascii="Calibri" w:eastAsia="Calibri" w:hAnsi="Calibri" w:cs="Calibri"/>
        <w:position w:val="0"/>
        <w:sz w:val="22"/>
        <w:szCs w:val="22"/>
      </w:rPr>
    </w:lvl>
    <w:lvl w:ilvl="2">
      <w:start w:val="1"/>
      <w:numFmt w:val="lowerRoman"/>
      <w:lvlText w:val="%3."/>
      <w:lvlJc w:val="left"/>
      <w:pPr>
        <w:tabs>
          <w:tab w:val="num" w:pos="4024"/>
        </w:tabs>
        <w:ind w:left="4024"/>
      </w:pPr>
      <w:rPr>
        <w:rFonts w:ascii="Calibri" w:eastAsia="Calibri" w:hAnsi="Calibri" w:cs="Calibri"/>
        <w:position w:val="0"/>
        <w:sz w:val="22"/>
        <w:szCs w:val="22"/>
      </w:rPr>
    </w:lvl>
    <w:lvl w:ilvl="3">
      <w:start w:val="1"/>
      <w:numFmt w:val="decimal"/>
      <w:lvlText w:val="%4."/>
      <w:lvlJc w:val="left"/>
      <w:pPr>
        <w:tabs>
          <w:tab w:val="num" w:pos="5400"/>
        </w:tabs>
        <w:ind w:left="5400"/>
      </w:pPr>
      <w:rPr>
        <w:rFonts w:ascii="Calibri" w:eastAsia="Calibri" w:hAnsi="Calibri" w:cs="Calibri"/>
        <w:position w:val="0"/>
        <w:sz w:val="22"/>
        <w:szCs w:val="22"/>
      </w:rPr>
    </w:lvl>
    <w:lvl w:ilvl="4">
      <w:start w:val="1"/>
      <w:numFmt w:val="lowerLetter"/>
      <w:lvlText w:val="%5."/>
      <w:lvlJc w:val="left"/>
      <w:pPr>
        <w:tabs>
          <w:tab w:val="num" w:pos="6840"/>
        </w:tabs>
        <w:ind w:left="6840"/>
      </w:pPr>
      <w:rPr>
        <w:rFonts w:ascii="Calibri" w:eastAsia="Calibri" w:hAnsi="Calibri" w:cs="Calibri"/>
        <w:position w:val="0"/>
        <w:sz w:val="22"/>
        <w:szCs w:val="22"/>
      </w:rPr>
    </w:lvl>
    <w:lvl w:ilvl="5">
      <w:start w:val="1"/>
      <w:numFmt w:val="lowerRoman"/>
      <w:lvlText w:val="%6."/>
      <w:lvlJc w:val="left"/>
      <w:pPr>
        <w:tabs>
          <w:tab w:val="num" w:pos="8344"/>
        </w:tabs>
        <w:ind w:left="8344"/>
      </w:pPr>
      <w:rPr>
        <w:rFonts w:ascii="Calibri" w:eastAsia="Calibri" w:hAnsi="Calibri" w:cs="Calibri"/>
        <w:position w:val="0"/>
        <w:sz w:val="22"/>
        <w:szCs w:val="22"/>
      </w:rPr>
    </w:lvl>
    <w:lvl w:ilvl="6">
      <w:start w:val="1"/>
      <w:numFmt w:val="decimal"/>
      <w:lvlText w:val="%7."/>
      <w:lvlJc w:val="left"/>
      <w:pPr>
        <w:tabs>
          <w:tab w:val="num" w:pos="9720"/>
        </w:tabs>
        <w:ind w:left="9720"/>
      </w:pPr>
      <w:rPr>
        <w:rFonts w:ascii="Calibri" w:eastAsia="Calibri" w:hAnsi="Calibri" w:cs="Calibri"/>
        <w:position w:val="0"/>
        <w:sz w:val="22"/>
        <w:szCs w:val="22"/>
      </w:rPr>
    </w:lvl>
    <w:lvl w:ilvl="7">
      <w:start w:val="1"/>
      <w:numFmt w:val="lowerLetter"/>
      <w:lvlText w:val="%8."/>
      <w:lvlJc w:val="left"/>
      <w:pPr>
        <w:tabs>
          <w:tab w:val="num" w:pos="11160"/>
        </w:tabs>
        <w:ind w:left="11160"/>
      </w:pPr>
      <w:rPr>
        <w:rFonts w:ascii="Calibri" w:eastAsia="Calibri" w:hAnsi="Calibri" w:cs="Calibri"/>
        <w:position w:val="0"/>
        <w:sz w:val="22"/>
        <w:szCs w:val="22"/>
      </w:rPr>
    </w:lvl>
    <w:lvl w:ilvl="8">
      <w:start w:val="1"/>
      <w:numFmt w:val="lowerRoman"/>
      <w:lvlText w:val="%9."/>
      <w:lvlJc w:val="left"/>
      <w:pPr>
        <w:tabs>
          <w:tab w:val="num" w:pos="12664"/>
        </w:tabs>
        <w:ind w:left="12664"/>
      </w:pPr>
      <w:rPr>
        <w:rFonts w:ascii="Calibri" w:eastAsia="Calibri" w:hAnsi="Calibri" w:cs="Calibri"/>
        <w:position w:val="0"/>
        <w:sz w:val="22"/>
        <w:szCs w:val="22"/>
      </w:rPr>
    </w:lvl>
  </w:abstractNum>
  <w:abstractNum w:abstractNumId="24">
    <w:nsid w:val="659423FF"/>
    <w:multiLevelType w:val="hybridMultilevel"/>
    <w:tmpl w:val="0284F6E2"/>
    <w:lvl w:ilvl="0" w:tplc="3D6EFB08">
      <w:numFmt w:val="bullet"/>
      <w:lvlText w:val=""/>
      <w:lvlJc w:val="left"/>
      <w:pPr>
        <w:ind w:left="720" w:hanging="360"/>
      </w:pPr>
      <w:rPr>
        <w:rFonts w:ascii="Symbol" w:eastAsia="Arial Unicode MS" w:hAnsi="Symbol" w:cs="Arial Unicode M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67D3466E"/>
    <w:multiLevelType w:val="hybridMultilevel"/>
    <w:tmpl w:val="6B3E80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3"/>
  </w:num>
  <w:num w:numId="2">
    <w:abstractNumId w:val="22"/>
  </w:num>
  <w:num w:numId="3">
    <w:abstractNumId w:val="15"/>
    <w:lvlOverride w:ilvl="0">
      <w:lvl w:ilvl="0">
        <w:start w:val="1"/>
        <w:numFmt w:val="decimal"/>
        <w:lvlText w:val="%1."/>
        <w:lvlJc w:val="left"/>
        <w:pPr>
          <w:tabs>
            <w:tab w:val="num" w:pos="720"/>
          </w:tabs>
          <w:ind w:left="720" w:hanging="359"/>
        </w:pPr>
        <w:rPr>
          <w:rFonts w:ascii="Calibri" w:eastAsia="Calibri" w:hAnsi="Calibri" w:cs="Calibri"/>
          <w:position w:val="0"/>
          <w:sz w:val="20"/>
          <w:szCs w:val="20"/>
        </w:rPr>
      </w:lvl>
    </w:lvlOverride>
  </w:num>
  <w:num w:numId="4">
    <w:abstractNumId w:val="20"/>
  </w:num>
  <w:num w:numId="5">
    <w:abstractNumId w:val="15"/>
  </w:num>
  <w:num w:numId="6">
    <w:abstractNumId w:val="24"/>
  </w:num>
  <w:num w:numId="7">
    <w:abstractNumId w:val="21"/>
  </w:num>
  <w:num w:numId="8">
    <w:abstractNumId w:val="16"/>
  </w:num>
  <w:num w:numId="9">
    <w:abstractNumId w:val="19"/>
  </w:num>
  <w:num w:numId="10">
    <w:abstractNumId w:val="13"/>
  </w:num>
  <w:num w:numId="11">
    <w:abstractNumId w:val="11"/>
  </w:num>
  <w:num w:numId="12">
    <w:abstractNumId w:val="18"/>
  </w:num>
  <w:num w:numId="13">
    <w:abstractNumId w:val="17"/>
  </w:num>
  <w:num w:numId="14">
    <w:abstractNumId w:val="25"/>
  </w:num>
  <w:num w:numId="15">
    <w:abstractNumId w:val="0"/>
  </w:num>
  <w:num w:numId="16">
    <w:abstractNumId w:val="1"/>
  </w:num>
  <w:num w:numId="17">
    <w:abstractNumId w:val="2"/>
  </w:num>
  <w:num w:numId="18">
    <w:abstractNumId w:val="3"/>
  </w:num>
  <w:num w:numId="19">
    <w:abstractNumId w:val="4"/>
  </w:num>
  <w:num w:numId="20">
    <w:abstractNumId w:val="9"/>
  </w:num>
  <w:num w:numId="21">
    <w:abstractNumId w:val="5"/>
  </w:num>
  <w:num w:numId="22">
    <w:abstractNumId w:val="6"/>
  </w:num>
  <w:num w:numId="23">
    <w:abstractNumId w:val="7"/>
  </w:num>
  <w:num w:numId="24">
    <w:abstractNumId w:val="8"/>
  </w:num>
  <w:num w:numId="25">
    <w:abstractNumId w:val="10"/>
  </w:num>
  <w:num w:numId="26">
    <w:abstractNumId w:val="12"/>
  </w:num>
  <w:num w:numId="27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9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hyphenationZone w:val="425"/>
  <w:drawingGridHorizontalSpacing w:val="110"/>
  <w:drawingGridVerticalSpacing w:val="299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Gene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0v29sv96fxda5ettsl5e09w2faxsadxapdf&quot;&gt;Tryggve&lt;record-ids&gt;&lt;item&gt;7&lt;/item&gt;&lt;item&gt;8&lt;/item&gt;&lt;item&gt;24&lt;/item&gt;&lt;/record-ids&gt;&lt;/item&gt;&lt;/Libraries&gt;"/>
  </w:docVars>
  <w:rsids>
    <w:rsidRoot w:val="008C4E82"/>
    <w:rsid w:val="00000CC3"/>
    <w:rsid w:val="00000F2F"/>
    <w:rsid w:val="0000105F"/>
    <w:rsid w:val="00001ACC"/>
    <w:rsid w:val="000024CD"/>
    <w:rsid w:val="000031DA"/>
    <w:rsid w:val="00003989"/>
    <w:rsid w:val="0000470A"/>
    <w:rsid w:val="0000540C"/>
    <w:rsid w:val="00007053"/>
    <w:rsid w:val="00007553"/>
    <w:rsid w:val="000113D9"/>
    <w:rsid w:val="00011E26"/>
    <w:rsid w:val="0001273B"/>
    <w:rsid w:val="00013405"/>
    <w:rsid w:val="00013809"/>
    <w:rsid w:val="000161E1"/>
    <w:rsid w:val="00023657"/>
    <w:rsid w:val="00023D55"/>
    <w:rsid w:val="000240F2"/>
    <w:rsid w:val="000247FC"/>
    <w:rsid w:val="00024931"/>
    <w:rsid w:val="00025668"/>
    <w:rsid w:val="00026E89"/>
    <w:rsid w:val="00027467"/>
    <w:rsid w:val="000279D6"/>
    <w:rsid w:val="0003051C"/>
    <w:rsid w:val="00030F53"/>
    <w:rsid w:val="000315A8"/>
    <w:rsid w:val="0003265A"/>
    <w:rsid w:val="000326E8"/>
    <w:rsid w:val="0003278A"/>
    <w:rsid w:val="000329EB"/>
    <w:rsid w:val="00033013"/>
    <w:rsid w:val="000342D5"/>
    <w:rsid w:val="000344E1"/>
    <w:rsid w:val="00034B8D"/>
    <w:rsid w:val="000350B8"/>
    <w:rsid w:val="00036E57"/>
    <w:rsid w:val="000372E3"/>
    <w:rsid w:val="00040EB5"/>
    <w:rsid w:val="00042455"/>
    <w:rsid w:val="00043B3B"/>
    <w:rsid w:val="000440DB"/>
    <w:rsid w:val="00044244"/>
    <w:rsid w:val="00044AB9"/>
    <w:rsid w:val="00045721"/>
    <w:rsid w:val="00046B01"/>
    <w:rsid w:val="00050AF9"/>
    <w:rsid w:val="00050E88"/>
    <w:rsid w:val="000513F5"/>
    <w:rsid w:val="00051CA8"/>
    <w:rsid w:val="00051E74"/>
    <w:rsid w:val="000524C5"/>
    <w:rsid w:val="000525CE"/>
    <w:rsid w:val="00052A38"/>
    <w:rsid w:val="00052B32"/>
    <w:rsid w:val="0005334B"/>
    <w:rsid w:val="00054010"/>
    <w:rsid w:val="00055AD5"/>
    <w:rsid w:val="00056096"/>
    <w:rsid w:val="00056801"/>
    <w:rsid w:val="0005711E"/>
    <w:rsid w:val="00057636"/>
    <w:rsid w:val="000578E0"/>
    <w:rsid w:val="00057DAC"/>
    <w:rsid w:val="0006049E"/>
    <w:rsid w:val="00061F1A"/>
    <w:rsid w:val="000633F9"/>
    <w:rsid w:val="00063E5D"/>
    <w:rsid w:val="00063E72"/>
    <w:rsid w:val="00065657"/>
    <w:rsid w:val="00065BD0"/>
    <w:rsid w:val="0006679C"/>
    <w:rsid w:val="000675F3"/>
    <w:rsid w:val="00067BA1"/>
    <w:rsid w:val="000701A1"/>
    <w:rsid w:val="00070E44"/>
    <w:rsid w:val="0007123D"/>
    <w:rsid w:val="000716BB"/>
    <w:rsid w:val="00071967"/>
    <w:rsid w:val="0007309C"/>
    <w:rsid w:val="0007500D"/>
    <w:rsid w:val="00075334"/>
    <w:rsid w:val="00075CFD"/>
    <w:rsid w:val="000761F5"/>
    <w:rsid w:val="00076E58"/>
    <w:rsid w:val="000772E6"/>
    <w:rsid w:val="00080974"/>
    <w:rsid w:val="00081262"/>
    <w:rsid w:val="00082130"/>
    <w:rsid w:val="00083633"/>
    <w:rsid w:val="000840B9"/>
    <w:rsid w:val="00084F77"/>
    <w:rsid w:val="00085702"/>
    <w:rsid w:val="00085E30"/>
    <w:rsid w:val="00085F7B"/>
    <w:rsid w:val="000862D5"/>
    <w:rsid w:val="00086A80"/>
    <w:rsid w:val="00086CA8"/>
    <w:rsid w:val="00086F33"/>
    <w:rsid w:val="000871BA"/>
    <w:rsid w:val="00087438"/>
    <w:rsid w:val="000901EB"/>
    <w:rsid w:val="00090B32"/>
    <w:rsid w:val="000922F2"/>
    <w:rsid w:val="00092619"/>
    <w:rsid w:val="00092840"/>
    <w:rsid w:val="00092B42"/>
    <w:rsid w:val="000931B6"/>
    <w:rsid w:val="00093424"/>
    <w:rsid w:val="00093A33"/>
    <w:rsid w:val="00093B53"/>
    <w:rsid w:val="00093E74"/>
    <w:rsid w:val="0009416D"/>
    <w:rsid w:val="000947A7"/>
    <w:rsid w:val="00094B95"/>
    <w:rsid w:val="000959C4"/>
    <w:rsid w:val="000959D8"/>
    <w:rsid w:val="00095B90"/>
    <w:rsid w:val="00096209"/>
    <w:rsid w:val="000967A4"/>
    <w:rsid w:val="00096BA6"/>
    <w:rsid w:val="00097677"/>
    <w:rsid w:val="000978D4"/>
    <w:rsid w:val="00097D89"/>
    <w:rsid w:val="000A0079"/>
    <w:rsid w:val="000A13A5"/>
    <w:rsid w:val="000A1826"/>
    <w:rsid w:val="000A187A"/>
    <w:rsid w:val="000A3223"/>
    <w:rsid w:val="000A391F"/>
    <w:rsid w:val="000A4312"/>
    <w:rsid w:val="000A5BD2"/>
    <w:rsid w:val="000A6595"/>
    <w:rsid w:val="000B0E73"/>
    <w:rsid w:val="000B1C8F"/>
    <w:rsid w:val="000B253C"/>
    <w:rsid w:val="000B2798"/>
    <w:rsid w:val="000B2F2C"/>
    <w:rsid w:val="000B31FF"/>
    <w:rsid w:val="000B3216"/>
    <w:rsid w:val="000B324F"/>
    <w:rsid w:val="000B3632"/>
    <w:rsid w:val="000B3E44"/>
    <w:rsid w:val="000B4536"/>
    <w:rsid w:val="000B4A6B"/>
    <w:rsid w:val="000B4E75"/>
    <w:rsid w:val="000B51C7"/>
    <w:rsid w:val="000B5C05"/>
    <w:rsid w:val="000B5EB8"/>
    <w:rsid w:val="000B67D8"/>
    <w:rsid w:val="000B6DDD"/>
    <w:rsid w:val="000B7260"/>
    <w:rsid w:val="000B7410"/>
    <w:rsid w:val="000C0B3F"/>
    <w:rsid w:val="000C378C"/>
    <w:rsid w:val="000C3C0F"/>
    <w:rsid w:val="000C5265"/>
    <w:rsid w:val="000C5C02"/>
    <w:rsid w:val="000C5C5F"/>
    <w:rsid w:val="000C6001"/>
    <w:rsid w:val="000C6BF3"/>
    <w:rsid w:val="000C6D96"/>
    <w:rsid w:val="000D0056"/>
    <w:rsid w:val="000D149C"/>
    <w:rsid w:val="000D1564"/>
    <w:rsid w:val="000D1BD2"/>
    <w:rsid w:val="000D2163"/>
    <w:rsid w:val="000D3D10"/>
    <w:rsid w:val="000D402B"/>
    <w:rsid w:val="000D5156"/>
    <w:rsid w:val="000D705B"/>
    <w:rsid w:val="000D724D"/>
    <w:rsid w:val="000D75CF"/>
    <w:rsid w:val="000D7827"/>
    <w:rsid w:val="000E0650"/>
    <w:rsid w:val="000E287C"/>
    <w:rsid w:val="000E2FC0"/>
    <w:rsid w:val="000E3EF7"/>
    <w:rsid w:val="000E412D"/>
    <w:rsid w:val="000E4705"/>
    <w:rsid w:val="000E53B6"/>
    <w:rsid w:val="000E5F77"/>
    <w:rsid w:val="000E63B6"/>
    <w:rsid w:val="000E70BE"/>
    <w:rsid w:val="000F056F"/>
    <w:rsid w:val="000F070E"/>
    <w:rsid w:val="000F27E8"/>
    <w:rsid w:val="000F3190"/>
    <w:rsid w:val="000F3E98"/>
    <w:rsid w:val="000F3FF3"/>
    <w:rsid w:val="000F40BA"/>
    <w:rsid w:val="000F4187"/>
    <w:rsid w:val="000F4631"/>
    <w:rsid w:val="000F65D7"/>
    <w:rsid w:val="000F737E"/>
    <w:rsid w:val="000F7984"/>
    <w:rsid w:val="00101C42"/>
    <w:rsid w:val="00102AC8"/>
    <w:rsid w:val="00102C08"/>
    <w:rsid w:val="001048DE"/>
    <w:rsid w:val="00104B6C"/>
    <w:rsid w:val="00105598"/>
    <w:rsid w:val="00105990"/>
    <w:rsid w:val="00106239"/>
    <w:rsid w:val="00106580"/>
    <w:rsid w:val="001075F8"/>
    <w:rsid w:val="0011142E"/>
    <w:rsid w:val="001116D6"/>
    <w:rsid w:val="001129F7"/>
    <w:rsid w:val="00112B65"/>
    <w:rsid w:val="001131C1"/>
    <w:rsid w:val="00113443"/>
    <w:rsid w:val="001140FD"/>
    <w:rsid w:val="0011481B"/>
    <w:rsid w:val="00114F83"/>
    <w:rsid w:val="001166DC"/>
    <w:rsid w:val="00117105"/>
    <w:rsid w:val="00117BB1"/>
    <w:rsid w:val="00121762"/>
    <w:rsid w:val="0012272D"/>
    <w:rsid w:val="00123693"/>
    <w:rsid w:val="001240F3"/>
    <w:rsid w:val="00124F2A"/>
    <w:rsid w:val="0012508C"/>
    <w:rsid w:val="00125751"/>
    <w:rsid w:val="00125775"/>
    <w:rsid w:val="001261D5"/>
    <w:rsid w:val="00127203"/>
    <w:rsid w:val="001312C2"/>
    <w:rsid w:val="001320E6"/>
    <w:rsid w:val="001325A4"/>
    <w:rsid w:val="00133A2E"/>
    <w:rsid w:val="00133F07"/>
    <w:rsid w:val="00134FEB"/>
    <w:rsid w:val="001351E7"/>
    <w:rsid w:val="00135420"/>
    <w:rsid w:val="00136832"/>
    <w:rsid w:val="00136925"/>
    <w:rsid w:val="00136E5F"/>
    <w:rsid w:val="00137959"/>
    <w:rsid w:val="00137CD9"/>
    <w:rsid w:val="00137FBD"/>
    <w:rsid w:val="00140584"/>
    <w:rsid w:val="0014079B"/>
    <w:rsid w:val="0014079E"/>
    <w:rsid w:val="00140E1C"/>
    <w:rsid w:val="001434F1"/>
    <w:rsid w:val="00143A6B"/>
    <w:rsid w:val="00144650"/>
    <w:rsid w:val="00144B94"/>
    <w:rsid w:val="001458E8"/>
    <w:rsid w:val="00146400"/>
    <w:rsid w:val="00146BD8"/>
    <w:rsid w:val="00146D06"/>
    <w:rsid w:val="00146F27"/>
    <w:rsid w:val="00147BA6"/>
    <w:rsid w:val="00150686"/>
    <w:rsid w:val="00150E50"/>
    <w:rsid w:val="00153F8B"/>
    <w:rsid w:val="001543A1"/>
    <w:rsid w:val="0015453E"/>
    <w:rsid w:val="001545B9"/>
    <w:rsid w:val="00155611"/>
    <w:rsid w:val="00156445"/>
    <w:rsid w:val="00156E1A"/>
    <w:rsid w:val="00156FBD"/>
    <w:rsid w:val="001607C3"/>
    <w:rsid w:val="001612AF"/>
    <w:rsid w:val="001627FD"/>
    <w:rsid w:val="00162859"/>
    <w:rsid w:val="0016459C"/>
    <w:rsid w:val="001649C2"/>
    <w:rsid w:val="001651C1"/>
    <w:rsid w:val="001668DB"/>
    <w:rsid w:val="00167D06"/>
    <w:rsid w:val="001703BE"/>
    <w:rsid w:val="0017187D"/>
    <w:rsid w:val="0017323C"/>
    <w:rsid w:val="00173E36"/>
    <w:rsid w:val="0017493A"/>
    <w:rsid w:val="00175165"/>
    <w:rsid w:val="00175B9E"/>
    <w:rsid w:val="001763A5"/>
    <w:rsid w:val="00180044"/>
    <w:rsid w:val="00180547"/>
    <w:rsid w:val="001805F3"/>
    <w:rsid w:val="001810C8"/>
    <w:rsid w:val="00181C3C"/>
    <w:rsid w:val="00182496"/>
    <w:rsid w:val="0018268A"/>
    <w:rsid w:val="001831B6"/>
    <w:rsid w:val="001836B4"/>
    <w:rsid w:val="00183724"/>
    <w:rsid w:val="00185333"/>
    <w:rsid w:val="00187D2A"/>
    <w:rsid w:val="00187E6F"/>
    <w:rsid w:val="00190676"/>
    <w:rsid w:val="001919FE"/>
    <w:rsid w:val="001925EB"/>
    <w:rsid w:val="00193785"/>
    <w:rsid w:val="00193B1F"/>
    <w:rsid w:val="00195C80"/>
    <w:rsid w:val="0019621F"/>
    <w:rsid w:val="00196392"/>
    <w:rsid w:val="0019698C"/>
    <w:rsid w:val="001A033D"/>
    <w:rsid w:val="001A04BE"/>
    <w:rsid w:val="001A0B6D"/>
    <w:rsid w:val="001A0C3E"/>
    <w:rsid w:val="001A149D"/>
    <w:rsid w:val="001A3389"/>
    <w:rsid w:val="001A39B0"/>
    <w:rsid w:val="001A3DDC"/>
    <w:rsid w:val="001A43F2"/>
    <w:rsid w:val="001A4600"/>
    <w:rsid w:val="001A465B"/>
    <w:rsid w:val="001A64E3"/>
    <w:rsid w:val="001A6D7A"/>
    <w:rsid w:val="001B17BF"/>
    <w:rsid w:val="001B1A13"/>
    <w:rsid w:val="001B1D62"/>
    <w:rsid w:val="001B237F"/>
    <w:rsid w:val="001B2696"/>
    <w:rsid w:val="001B2E28"/>
    <w:rsid w:val="001B3F73"/>
    <w:rsid w:val="001B4BF8"/>
    <w:rsid w:val="001B5741"/>
    <w:rsid w:val="001B5AF4"/>
    <w:rsid w:val="001B635E"/>
    <w:rsid w:val="001B6557"/>
    <w:rsid w:val="001B6D22"/>
    <w:rsid w:val="001B700B"/>
    <w:rsid w:val="001B70D0"/>
    <w:rsid w:val="001C0183"/>
    <w:rsid w:val="001C0669"/>
    <w:rsid w:val="001C1E42"/>
    <w:rsid w:val="001C3461"/>
    <w:rsid w:val="001C3FAA"/>
    <w:rsid w:val="001C497B"/>
    <w:rsid w:val="001C4AFC"/>
    <w:rsid w:val="001C54D1"/>
    <w:rsid w:val="001C57C5"/>
    <w:rsid w:val="001C5F20"/>
    <w:rsid w:val="001D00E9"/>
    <w:rsid w:val="001D0A73"/>
    <w:rsid w:val="001D0E51"/>
    <w:rsid w:val="001D1DD2"/>
    <w:rsid w:val="001D331E"/>
    <w:rsid w:val="001D43F5"/>
    <w:rsid w:val="001D4BD0"/>
    <w:rsid w:val="001D52A8"/>
    <w:rsid w:val="001D6204"/>
    <w:rsid w:val="001D62C0"/>
    <w:rsid w:val="001D62C3"/>
    <w:rsid w:val="001D6A7F"/>
    <w:rsid w:val="001E01BD"/>
    <w:rsid w:val="001E02D8"/>
    <w:rsid w:val="001E04E8"/>
    <w:rsid w:val="001E0C01"/>
    <w:rsid w:val="001E2E72"/>
    <w:rsid w:val="001E3D22"/>
    <w:rsid w:val="001E3D9B"/>
    <w:rsid w:val="001E430F"/>
    <w:rsid w:val="001E70CA"/>
    <w:rsid w:val="001E7400"/>
    <w:rsid w:val="001F0305"/>
    <w:rsid w:val="001F0D4A"/>
    <w:rsid w:val="001F17A8"/>
    <w:rsid w:val="001F2159"/>
    <w:rsid w:val="001F5264"/>
    <w:rsid w:val="001F59F8"/>
    <w:rsid w:val="001F6395"/>
    <w:rsid w:val="001F6E14"/>
    <w:rsid w:val="001F7140"/>
    <w:rsid w:val="001F78CA"/>
    <w:rsid w:val="001F78FD"/>
    <w:rsid w:val="001F7CA9"/>
    <w:rsid w:val="002004FD"/>
    <w:rsid w:val="00200CE8"/>
    <w:rsid w:val="00200D5B"/>
    <w:rsid w:val="0020172A"/>
    <w:rsid w:val="00201792"/>
    <w:rsid w:val="002022B6"/>
    <w:rsid w:val="00202DF4"/>
    <w:rsid w:val="0020305B"/>
    <w:rsid w:val="002034C0"/>
    <w:rsid w:val="0020378A"/>
    <w:rsid w:val="00203AB2"/>
    <w:rsid w:val="002043D6"/>
    <w:rsid w:val="00204641"/>
    <w:rsid w:val="002047B4"/>
    <w:rsid w:val="00204DEF"/>
    <w:rsid w:val="00205222"/>
    <w:rsid w:val="002057C3"/>
    <w:rsid w:val="00207664"/>
    <w:rsid w:val="002102A4"/>
    <w:rsid w:val="002111CF"/>
    <w:rsid w:val="002118C5"/>
    <w:rsid w:val="002128FC"/>
    <w:rsid w:val="0021387D"/>
    <w:rsid w:val="002139D5"/>
    <w:rsid w:val="00213C70"/>
    <w:rsid w:val="002149F3"/>
    <w:rsid w:val="00214A0C"/>
    <w:rsid w:val="00214EE5"/>
    <w:rsid w:val="0021505E"/>
    <w:rsid w:val="0021513D"/>
    <w:rsid w:val="00215484"/>
    <w:rsid w:val="0022032C"/>
    <w:rsid w:val="00221859"/>
    <w:rsid w:val="002227AB"/>
    <w:rsid w:val="00222F1F"/>
    <w:rsid w:val="00223027"/>
    <w:rsid w:val="00223469"/>
    <w:rsid w:val="00223E15"/>
    <w:rsid w:val="00223E37"/>
    <w:rsid w:val="002241EA"/>
    <w:rsid w:val="00224E82"/>
    <w:rsid w:val="0022539A"/>
    <w:rsid w:val="002263CF"/>
    <w:rsid w:val="0022696E"/>
    <w:rsid w:val="002271DB"/>
    <w:rsid w:val="00227CD2"/>
    <w:rsid w:val="00227E13"/>
    <w:rsid w:val="0023211B"/>
    <w:rsid w:val="0023336C"/>
    <w:rsid w:val="00234D74"/>
    <w:rsid w:val="00235084"/>
    <w:rsid w:val="0023619B"/>
    <w:rsid w:val="00236EA5"/>
    <w:rsid w:val="00240CCD"/>
    <w:rsid w:val="00240DCB"/>
    <w:rsid w:val="002422DE"/>
    <w:rsid w:val="002425FC"/>
    <w:rsid w:val="00243C7F"/>
    <w:rsid w:val="00244517"/>
    <w:rsid w:val="00244564"/>
    <w:rsid w:val="0024512A"/>
    <w:rsid w:val="0024543F"/>
    <w:rsid w:val="00246827"/>
    <w:rsid w:val="002472F4"/>
    <w:rsid w:val="00247CFC"/>
    <w:rsid w:val="00247EBE"/>
    <w:rsid w:val="00250BB7"/>
    <w:rsid w:val="00251090"/>
    <w:rsid w:val="00251E46"/>
    <w:rsid w:val="002544D5"/>
    <w:rsid w:val="002548A1"/>
    <w:rsid w:val="00256A24"/>
    <w:rsid w:val="00256A71"/>
    <w:rsid w:val="00257D51"/>
    <w:rsid w:val="00260DEB"/>
    <w:rsid w:val="00261179"/>
    <w:rsid w:val="002618BD"/>
    <w:rsid w:val="00261C8C"/>
    <w:rsid w:val="0026355A"/>
    <w:rsid w:val="00264B15"/>
    <w:rsid w:val="00264C37"/>
    <w:rsid w:val="00265301"/>
    <w:rsid w:val="00265313"/>
    <w:rsid w:val="00265A8A"/>
    <w:rsid w:val="002663EC"/>
    <w:rsid w:val="00266CE1"/>
    <w:rsid w:val="00273817"/>
    <w:rsid w:val="002738E2"/>
    <w:rsid w:val="0027456B"/>
    <w:rsid w:val="00274C95"/>
    <w:rsid w:val="0027543F"/>
    <w:rsid w:val="00275A2F"/>
    <w:rsid w:val="00276C07"/>
    <w:rsid w:val="0027783A"/>
    <w:rsid w:val="00277869"/>
    <w:rsid w:val="00277CC7"/>
    <w:rsid w:val="00277D6F"/>
    <w:rsid w:val="00280C0C"/>
    <w:rsid w:val="00281108"/>
    <w:rsid w:val="002816BC"/>
    <w:rsid w:val="0028194A"/>
    <w:rsid w:val="002819B6"/>
    <w:rsid w:val="00281E0C"/>
    <w:rsid w:val="00282252"/>
    <w:rsid w:val="002824CF"/>
    <w:rsid w:val="00282B24"/>
    <w:rsid w:val="00284DF6"/>
    <w:rsid w:val="002862B2"/>
    <w:rsid w:val="002863DC"/>
    <w:rsid w:val="00286EE7"/>
    <w:rsid w:val="002878FD"/>
    <w:rsid w:val="00287A6A"/>
    <w:rsid w:val="00291E98"/>
    <w:rsid w:val="00291FDE"/>
    <w:rsid w:val="002922F6"/>
    <w:rsid w:val="00292794"/>
    <w:rsid w:val="00292A31"/>
    <w:rsid w:val="00292E94"/>
    <w:rsid w:val="00293ABF"/>
    <w:rsid w:val="00294E01"/>
    <w:rsid w:val="00295010"/>
    <w:rsid w:val="002962B7"/>
    <w:rsid w:val="002968EB"/>
    <w:rsid w:val="002979A9"/>
    <w:rsid w:val="00297FFA"/>
    <w:rsid w:val="002A0833"/>
    <w:rsid w:val="002A2064"/>
    <w:rsid w:val="002A248A"/>
    <w:rsid w:val="002A3133"/>
    <w:rsid w:val="002A32C7"/>
    <w:rsid w:val="002A5620"/>
    <w:rsid w:val="002A6689"/>
    <w:rsid w:val="002A6DC2"/>
    <w:rsid w:val="002A72F5"/>
    <w:rsid w:val="002B0469"/>
    <w:rsid w:val="002B0513"/>
    <w:rsid w:val="002B0A5A"/>
    <w:rsid w:val="002B1C00"/>
    <w:rsid w:val="002B2B11"/>
    <w:rsid w:val="002B2CAB"/>
    <w:rsid w:val="002B3150"/>
    <w:rsid w:val="002B39C9"/>
    <w:rsid w:val="002B3B0F"/>
    <w:rsid w:val="002B53B2"/>
    <w:rsid w:val="002B5B14"/>
    <w:rsid w:val="002B66E2"/>
    <w:rsid w:val="002B7268"/>
    <w:rsid w:val="002B78B7"/>
    <w:rsid w:val="002C0D07"/>
    <w:rsid w:val="002C1529"/>
    <w:rsid w:val="002C1B4E"/>
    <w:rsid w:val="002C2A07"/>
    <w:rsid w:val="002C2C36"/>
    <w:rsid w:val="002C2D32"/>
    <w:rsid w:val="002C3398"/>
    <w:rsid w:val="002C33C8"/>
    <w:rsid w:val="002C3559"/>
    <w:rsid w:val="002C3BED"/>
    <w:rsid w:val="002C43EA"/>
    <w:rsid w:val="002C531C"/>
    <w:rsid w:val="002C64B9"/>
    <w:rsid w:val="002C6505"/>
    <w:rsid w:val="002C66FB"/>
    <w:rsid w:val="002C6702"/>
    <w:rsid w:val="002D24DF"/>
    <w:rsid w:val="002D2600"/>
    <w:rsid w:val="002D2A5B"/>
    <w:rsid w:val="002D325B"/>
    <w:rsid w:val="002D395C"/>
    <w:rsid w:val="002D3FC4"/>
    <w:rsid w:val="002D5E8F"/>
    <w:rsid w:val="002D6119"/>
    <w:rsid w:val="002D6A26"/>
    <w:rsid w:val="002D6DB2"/>
    <w:rsid w:val="002D73F8"/>
    <w:rsid w:val="002D7CE7"/>
    <w:rsid w:val="002E013B"/>
    <w:rsid w:val="002E0808"/>
    <w:rsid w:val="002E0B0D"/>
    <w:rsid w:val="002E4C51"/>
    <w:rsid w:val="002E4FD1"/>
    <w:rsid w:val="002E5400"/>
    <w:rsid w:val="002E5608"/>
    <w:rsid w:val="002E66C3"/>
    <w:rsid w:val="002E6F1E"/>
    <w:rsid w:val="002E7B03"/>
    <w:rsid w:val="002E7D16"/>
    <w:rsid w:val="002F02A2"/>
    <w:rsid w:val="002F3302"/>
    <w:rsid w:val="002F4B17"/>
    <w:rsid w:val="002F501B"/>
    <w:rsid w:val="002F5261"/>
    <w:rsid w:val="002F5BEA"/>
    <w:rsid w:val="002F5D59"/>
    <w:rsid w:val="002F7B66"/>
    <w:rsid w:val="002F7B72"/>
    <w:rsid w:val="00300A70"/>
    <w:rsid w:val="00300DE4"/>
    <w:rsid w:val="0030140E"/>
    <w:rsid w:val="003039B0"/>
    <w:rsid w:val="003041C0"/>
    <w:rsid w:val="00304636"/>
    <w:rsid w:val="00304DBC"/>
    <w:rsid w:val="0030557C"/>
    <w:rsid w:val="0030790B"/>
    <w:rsid w:val="0031197D"/>
    <w:rsid w:val="003123F7"/>
    <w:rsid w:val="00312B59"/>
    <w:rsid w:val="00312CF2"/>
    <w:rsid w:val="00313247"/>
    <w:rsid w:val="0031355E"/>
    <w:rsid w:val="00313BFF"/>
    <w:rsid w:val="00313C16"/>
    <w:rsid w:val="003158FC"/>
    <w:rsid w:val="00316895"/>
    <w:rsid w:val="00316A77"/>
    <w:rsid w:val="003200D3"/>
    <w:rsid w:val="00321BA1"/>
    <w:rsid w:val="00321FAA"/>
    <w:rsid w:val="003220BE"/>
    <w:rsid w:val="00322232"/>
    <w:rsid w:val="00322242"/>
    <w:rsid w:val="003223AA"/>
    <w:rsid w:val="0032446B"/>
    <w:rsid w:val="003256AF"/>
    <w:rsid w:val="0032631A"/>
    <w:rsid w:val="00327035"/>
    <w:rsid w:val="003270A4"/>
    <w:rsid w:val="00327C95"/>
    <w:rsid w:val="00330983"/>
    <w:rsid w:val="00331260"/>
    <w:rsid w:val="00331E78"/>
    <w:rsid w:val="003323C3"/>
    <w:rsid w:val="00332473"/>
    <w:rsid w:val="00332AF3"/>
    <w:rsid w:val="00332D32"/>
    <w:rsid w:val="00332E5E"/>
    <w:rsid w:val="003334DF"/>
    <w:rsid w:val="00333FF9"/>
    <w:rsid w:val="003347DE"/>
    <w:rsid w:val="0033582C"/>
    <w:rsid w:val="00335F00"/>
    <w:rsid w:val="003403A0"/>
    <w:rsid w:val="003408E1"/>
    <w:rsid w:val="0034661C"/>
    <w:rsid w:val="00352601"/>
    <w:rsid w:val="003530A8"/>
    <w:rsid w:val="00353131"/>
    <w:rsid w:val="00353842"/>
    <w:rsid w:val="003538C3"/>
    <w:rsid w:val="00353B0C"/>
    <w:rsid w:val="003540B7"/>
    <w:rsid w:val="00354D2B"/>
    <w:rsid w:val="00355451"/>
    <w:rsid w:val="0035646B"/>
    <w:rsid w:val="003564EF"/>
    <w:rsid w:val="00356659"/>
    <w:rsid w:val="00356AF6"/>
    <w:rsid w:val="00356BA3"/>
    <w:rsid w:val="00357733"/>
    <w:rsid w:val="00357F7C"/>
    <w:rsid w:val="0036062B"/>
    <w:rsid w:val="00360F06"/>
    <w:rsid w:val="003612CD"/>
    <w:rsid w:val="00361AFB"/>
    <w:rsid w:val="0036261C"/>
    <w:rsid w:val="00362A48"/>
    <w:rsid w:val="00363006"/>
    <w:rsid w:val="0036324B"/>
    <w:rsid w:val="00363672"/>
    <w:rsid w:val="00364257"/>
    <w:rsid w:val="00364773"/>
    <w:rsid w:val="00364FE2"/>
    <w:rsid w:val="0036511A"/>
    <w:rsid w:val="003653D6"/>
    <w:rsid w:val="003657BE"/>
    <w:rsid w:val="00365CD8"/>
    <w:rsid w:val="00365FB3"/>
    <w:rsid w:val="003661A7"/>
    <w:rsid w:val="00367605"/>
    <w:rsid w:val="0037005C"/>
    <w:rsid w:val="003701B1"/>
    <w:rsid w:val="00371337"/>
    <w:rsid w:val="00371DA1"/>
    <w:rsid w:val="00372A8F"/>
    <w:rsid w:val="00372CFA"/>
    <w:rsid w:val="00373203"/>
    <w:rsid w:val="00373EDE"/>
    <w:rsid w:val="00373F2E"/>
    <w:rsid w:val="003743DE"/>
    <w:rsid w:val="00374685"/>
    <w:rsid w:val="00374D98"/>
    <w:rsid w:val="003755C6"/>
    <w:rsid w:val="003757D9"/>
    <w:rsid w:val="00375AC2"/>
    <w:rsid w:val="003773BA"/>
    <w:rsid w:val="00377405"/>
    <w:rsid w:val="003803DB"/>
    <w:rsid w:val="00381625"/>
    <w:rsid w:val="00381D97"/>
    <w:rsid w:val="00382B55"/>
    <w:rsid w:val="00384661"/>
    <w:rsid w:val="00384F89"/>
    <w:rsid w:val="003853FD"/>
    <w:rsid w:val="0038595C"/>
    <w:rsid w:val="00385E08"/>
    <w:rsid w:val="003864A4"/>
    <w:rsid w:val="003869A7"/>
    <w:rsid w:val="00387232"/>
    <w:rsid w:val="00387327"/>
    <w:rsid w:val="00387B30"/>
    <w:rsid w:val="00387B55"/>
    <w:rsid w:val="00390725"/>
    <w:rsid w:val="003913B3"/>
    <w:rsid w:val="00391BBD"/>
    <w:rsid w:val="0039244F"/>
    <w:rsid w:val="00393873"/>
    <w:rsid w:val="0039618E"/>
    <w:rsid w:val="00396BED"/>
    <w:rsid w:val="00396CBF"/>
    <w:rsid w:val="00397884"/>
    <w:rsid w:val="00397BA4"/>
    <w:rsid w:val="003A04AD"/>
    <w:rsid w:val="003A0B15"/>
    <w:rsid w:val="003A2DDC"/>
    <w:rsid w:val="003A3191"/>
    <w:rsid w:val="003A330C"/>
    <w:rsid w:val="003A4C1B"/>
    <w:rsid w:val="003A4C93"/>
    <w:rsid w:val="003A60B4"/>
    <w:rsid w:val="003A626A"/>
    <w:rsid w:val="003A65C8"/>
    <w:rsid w:val="003A6F2E"/>
    <w:rsid w:val="003A77DA"/>
    <w:rsid w:val="003B1E4E"/>
    <w:rsid w:val="003B1E6E"/>
    <w:rsid w:val="003B2ACD"/>
    <w:rsid w:val="003B3BB9"/>
    <w:rsid w:val="003B3EE8"/>
    <w:rsid w:val="003B67F0"/>
    <w:rsid w:val="003B7266"/>
    <w:rsid w:val="003C148E"/>
    <w:rsid w:val="003C23B8"/>
    <w:rsid w:val="003C25A0"/>
    <w:rsid w:val="003C2CDF"/>
    <w:rsid w:val="003C4366"/>
    <w:rsid w:val="003C4541"/>
    <w:rsid w:val="003C60A1"/>
    <w:rsid w:val="003C735D"/>
    <w:rsid w:val="003C7752"/>
    <w:rsid w:val="003C7861"/>
    <w:rsid w:val="003D00A5"/>
    <w:rsid w:val="003D024A"/>
    <w:rsid w:val="003D0CD8"/>
    <w:rsid w:val="003D1617"/>
    <w:rsid w:val="003D2444"/>
    <w:rsid w:val="003D3FBB"/>
    <w:rsid w:val="003D7087"/>
    <w:rsid w:val="003E0615"/>
    <w:rsid w:val="003E0A76"/>
    <w:rsid w:val="003E1DE9"/>
    <w:rsid w:val="003E24CF"/>
    <w:rsid w:val="003E2A74"/>
    <w:rsid w:val="003E4181"/>
    <w:rsid w:val="003E4CEE"/>
    <w:rsid w:val="003F01EA"/>
    <w:rsid w:val="003F1F82"/>
    <w:rsid w:val="003F295D"/>
    <w:rsid w:val="003F3915"/>
    <w:rsid w:val="003F3DD2"/>
    <w:rsid w:val="003F4A8C"/>
    <w:rsid w:val="003F4E5A"/>
    <w:rsid w:val="003F5568"/>
    <w:rsid w:val="003F572B"/>
    <w:rsid w:val="003F5839"/>
    <w:rsid w:val="003F7E24"/>
    <w:rsid w:val="00400CBA"/>
    <w:rsid w:val="00400FA1"/>
    <w:rsid w:val="00401644"/>
    <w:rsid w:val="004018D7"/>
    <w:rsid w:val="00402BE0"/>
    <w:rsid w:val="004030A0"/>
    <w:rsid w:val="0040346E"/>
    <w:rsid w:val="0040591B"/>
    <w:rsid w:val="00405B84"/>
    <w:rsid w:val="004062CB"/>
    <w:rsid w:val="004072B8"/>
    <w:rsid w:val="00407F14"/>
    <w:rsid w:val="004102D6"/>
    <w:rsid w:val="00410CED"/>
    <w:rsid w:val="00410DF3"/>
    <w:rsid w:val="004114F7"/>
    <w:rsid w:val="00412245"/>
    <w:rsid w:val="00412594"/>
    <w:rsid w:val="00413CF6"/>
    <w:rsid w:val="00415BEA"/>
    <w:rsid w:val="00415C3A"/>
    <w:rsid w:val="00416795"/>
    <w:rsid w:val="00417271"/>
    <w:rsid w:val="00417881"/>
    <w:rsid w:val="00417EA5"/>
    <w:rsid w:val="004202EA"/>
    <w:rsid w:val="00420A8F"/>
    <w:rsid w:val="00423FB0"/>
    <w:rsid w:val="0042438D"/>
    <w:rsid w:val="00425F51"/>
    <w:rsid w:val="00425FD1"/>
    <w:rsid w:val="00427033"/>
    <w:rsid w:val="0042709C"/>
    <w:rsid w:val="00427E7F"/>
    <w:rsid w:val="00431172"/>
    <w:rsid w:val="00431E60"/>
    <w:rsid w:val="00432F49"/>
    <w:rsid w:val="004335EC"/>
    <w:rsid w:val="00433B8D"/>
    <w:rsid w:val="004351B9"/>
    <w:rsid w:val="0043649C"/>
    <w:rsid w:val="00436CF0"/>
    <w:rsid w:val="00436DC9"/>
    <w:rsid w:val="004371CA"/>
    <w:rsid w:val="0043789B"/>
    <w:rsid w:val="0044085E"/>
    <w:rsid w:val="00441059"/>
    <w:rsid w:val="00441AF2"/>
    <w:rsid w:val="00442D0B"/>
    <w:rsid w:val="00444708"/>
    <w:rsid w:val="004452E7"/>
    <w:rsid w:val="00446DC0"/>
    <w:rsid w:val="00447905"/>
    <w:rsid w:val="0045154B"/>
    <w:rsid w:val="004516C6"/>
    <w:rsid w:val="00451F43"/>
    <w:rsid w:val="00452F1B"/>
    <w:rsid w:val="00453A79"/>
    <w:rsid w:val="0045459F"/>
    <w:rsid w:val="004555CC"/>
    <w:rsid w:val="00456684"/>
    <w:rsid w:val="0045692F"/>
    <w:rsid w:val="00462076"/>
    <w:rsid w:val="00465509"/>
    <w:rsid w:val="0046701C"/>
    <w:rsid w:val="004670F0"/>
    <w:rsid w:val="00470643"/>
    <w:rsid w:val="0047082A"/>
    <w:rsid w:val="0047119E"/>
    <w:rsid w:val="004724DF"/>
    <w:rsid w:val="00472A12"/>
    <w:rsid w:val="00473941"/>
    <w:rsid w:val="00476113"/>
    <w:rsid w:val="00476D54"/>
    <w:rsid w:val="00476D9D"/>
    <w:rsid w:val="004805E4"/>
    <w:rsid w:val="00480A93"/>
    <w:rsid w:val="00480BCE"/>
    <w:rsid w:val="00481FD6"/>
    <w:rsid w:val="004840C7"/>
    <w:rsid w:val="004845D0"/>
    <w:rsid w:val="0048479C"/>
    <w:rsid w:val="00484899"/>
    <w:rsid w:val="004854C8"/>
    <w:rsid w:val="0048763B"/>
    <w:rsid w:val="00487EF2"/>
    <w:rsid w:val="00490443"/>
    <w:rsid w:val="0049127D"/>
    <w:rsid w:val="004916E1"/>
    <w:rsid w:val="00491828"/>
    <w:rsid w:val="00492E31"/>
    <w:rsid w:val="00493FF3"/>
    <w:rsid w:val="0049468B"/>
    <w:rsid w:val="004951FC"/>
    <w:rsid w:val="00495F44"/>
    <w:rsid w:val="00496052"/>
    <w:rsid w:val="0049654C"/>
    <w:rsid w:val="0049692D"/>
    <w:rsid w:val="004975D7"/>
    <w:rsid w:val="00497A50"/>
    <w:rsid w:val="00497DAD"/>
    <w:rsid w:val="004A095C"/>
    <w:rsid w:val="004A1B58"/>
    <w:rsid w:val="004A2D69"/>
    <w:rsid w:val="004A3450"/>
    <w:rsid w:val="004A3DCB"/>
    <w:rsid w:val="004A40DB"/>
    <w:rsid w:val="004A53E0"/>
    <w:rsid w:val="004A54BB"/>
    <w:rsid w:val="004A6D72"/>
    <w:rsid w:val="004A6DA4"/>
    <w:rsid w:val="004B0B13"/>
    <w:rsid w:val="004B1671"/>
    <w:rsid w:val="004B4704"/>
    <w:rsid w:val="004B5277"/>
    <w:rsid w:val="004B55B6"/>
    <w:rsid w:val="004B59C6"/>
    <w:rsid w:val="004B6DA5"/>
    <w:rsid w:val="004B7062"/>
    <w:rsid w:val="004B7880"/>
    <w:rsid w:val="004C0B4B"/>
    <w:rsid w:val="004C10D7"/>
    <w:rsid w:val="004C16EA"/>
    <w:rsid w:val="004C1768"/>
    <w:rsid w:val="004C181F"/>
    <w:rsid w:val="004C1880"/>
    <w:rsid w:val="004C3C15"/>
    <w:rsid w:val="004C3EB5"/>
    <w:rsid w:val="004C3EBC"/>
    <w:rsid w:val="004C442C"/>
    <w:rsid w:val="004C4803"/>
    <w:rsid w:val="004C52D2"/>
    <w:rsid w:val="004C55D0"/>
    <w:rsid w:val="004C78EA"/>
    <w:rsid w:val="004D0040"/>
    <w:rsid w:val="004D00A2"/>
    <w:rsid w:val="004D02B4"/>
    <w:rsid w:val="004D2323"/>
    <w:rsid w:val="004D2B5C"/>
    <w:rsid w:val="004D3511"/>
    <w:rsid w:val="004D54FB"/>
    <w:rsid w:val="004D5789"/>
    <w:rsid w:val="004D5A2E"/>
    <w:rsid w:val="004D75E5"/>
    <w:rsid w:val="004D7AAA"/>
    <w:rsid w:val="004D7D12"/>
    <w:rsid w:val="004E0A69"/>
    <w:rsid w:val="004E1433"/>
    <w:rsid w:val="004E182B"/>
    <w:rsid w:val="004E18F0"/>
    <w:rsid w:val="004E56E0"/>
    <w:rsid w:val="004E5B87"/>
    <w:rsid w:val="004E6F92"/>
    <w:rsid w:val="004E70FE"/>
    <w:rsid w:val="004E72DD"/>
    <w:rsid w:val="004E7EDF"/>
    <w:rsid w:val="004F0F5D"/>
    <w:rsid w:val="004F1845"/>
    <w:rsid w:val="004F2139"/>
    <w:rsid w:val="004F2850"/>
    <w:rsid w:val="004F3C85"/>
    <w:rsid w:val="004F459E"/>
    <w:rsid w:val="004F4970"/>
    <w:rsid w:val="004F4D12"/>
    <w:rsid w:val="004F6EED"/>
    <w:rsid w:val="004F6F99"/>
    <w:rsid w:val="0050029F"/>
    <w:rsid w:val="00500978"/>
    <w:rsid w:val="005016A5"/>
    <w:rsid w:val="00501988"/>
    <w:rsid w:val="005019E7"/>
    <w:rsid w:val="00502DB6"/>
    <w:rsid w:val="00502EC3"/>
    <w:rsid w:val="00503498"/>
    <w:rsid w:val="0050436B"/>
    <w:rsid w:val="0050489A"/>
    <w:rsid w:val="00505BFF"/>
    <w:rsid w:val="00505C92"/>
    <w:rsid w:val="005072F0"/>
    <w:rsid w:val="00507508"/>
    <w:rsid w:val="0051033B"/>
    <w:rsid w:val="00510406"/>
    <w:rsid w:val="00510FF4"/>
    <w:rsid w:val="0051297F"/>
    <w:rsid w:val="0051312D"/>
    <w:rsid w:val="00514B38"/>
    <w:rsid w:val="005156B9"/>
    <w:rsid w:val="005166BB"/>
    <w:rsid w:val="00520318"/>
    <w:rsid w:val="00520EED"/>
    <w:rsid w:val="0052127D"/>
    <w:rsid w:val="005215EF"/>
    <w:rsid w:val="0052225A"/>
    <w:rsid w:val="00522371"/>
    <w:rsid w:val="00522561"/>
    <w:rsid w:val="005228A2"/>
    <w:rsid w:val="005236CB"/>
    <w:rsid w:val="0052391A"/>
    <w:rsid w:val="00524535"/>
    <w:rsid w:val="0052482E"/>
    <w:rsid w:val="0052579C"/>
    <w:rsid w:val="00526542"/>
    <w:rsid w:val="00526EE5"/>
    <w:rsid w:val="005279C6"/>
    <w:rsid w:val="005318E3"/>
    <w:rsid w:val="00536D8F"/>
    <w:rsid w:val="005376AE"/>
    <w:rsid w:val="00540508"/>
    <w:rsid w:val="00542918"/>
    <w:rsid w:val="00542BEA"/>
    <w:rsid w:val="00543C27"/>
    <w:rsid w:val="00543CC0"/>
    <w:rsid w:val="005440FB"/>
    <w:rsid w:val="005443A8"/>
    <w:rsid w:val="00544CE4"/>
    <w:rsid w:val="00544DAB"/>
    <w:rsid w:val="00545269"/>
    <w:rsid w:val="00545884"/>
    <w:rsid w:val="00545A76"/>
    <w:rsid w:val="00545AC3"/>
    <w:rsid w:val="00546E2A"/>
    <w:rsid w:val="005474A4"/>
    <w:rsid w:val="00547FBC"/>
    <w:rsid w:val="0055090B"/>
    <w:rsid w:val="00551F9E"/>
    <w:rsid w:val="005520A3"/>
    <w:rsid w:val="00552547"/>
    <w:rsid w:val="00552F5C"/>
    <w:rsid w:val="005554BC"/>
    <w:rsid w:val="00555DB9"/>
    <w:rsid w:val="00556102"/>
    <w:rsid w:val="00556207"/>
    <w:rsid w:val="00556411"/>
    <w:rsid w:val="0055701F"/>
    <w:rsid w:val="00560279"/>
    <w:rsid w:val="005606A6"/>
    <w:rsid w:val="005606CA"/>
    <w:rsid w:val="005616C5"/>
    <w:rsid w:val="00562912"/>
    <w:rsid w:val="00565081"/>
    <w:rsid w:val="00565642"/>
    <w:rsid w:val="00565E64"/>
    <w:rsid w:val="00565FF2"/>
    <w:rsid w:val="0056603C"/>
    <w:rsid w:val="0056692C"/>
    <w:rsid w:val="0056743F"/>
    <w:rsid w:val="00567598"/>
    <w:rsid w:val="00570429"/>
    <w:rsid w:val="0057088E"/>
    <w:rsid w:val="00570B71"/>
    <w:rsid w:val="0057229F"/>
    <w:rsid w:val="005724E8"/>
    <w:rsid w:val="00572D93"/>
    <w:rsid w:val="00572DD2"/>
    <w:rsid w:val="00574023"/>
    <w:rsid w:val="0057418D"/>
    <w:rsid w:val="005748FB"/>
    <w:rsid w:val="00575611"/>
    <w:rsid w:val="00576027"/>
    <w:rsid w:val="00576454"/>
    <w:rsid w:val="0057674D"/>
    <w:rsid w:val="00577127"/>
    <w:rsid w:val="00577E26"/>
    <w:rsid w:val="00577EDD"/>
    <w:rsid w:val="005802C4"/>
    <w:rsid w:val="0058130F"/>
    <w:rsid w:val="00581508"/>
    <w:rsid w:val="00582DB2"/>
    <w:rsid w:val="0058384F"/>
    <w:rsid w:val="00584013"/>
    <w:rsid w:val="00585F60"/>
    <w:rsid w:val="00585FA8"/>
    <w:rsid w:val="00586291"/>
    <w:rsid w:val="00586EAB"/>
    <w:rsid w:val="00587446"/>
    <w:rsid w:val="005903D8"/>
    <w:rsid w:val="00590B4A"/>
    <w:rsid w:val="00591404"/>
    <w:rsid w:val="005934E5"/>
    <w:rsid w:val="00593D3A"/>
    <w:rsid w:val="00593F08"/>
    <w:rsid w:val="005954D7"/>
    <w:rsid w:val="00596170"/>
    <w:rsid w:val="0059679F"/>
    <w:rsid w:val="00596CB5"/>
    <w:rsid w:val="00597445"/>
    <w:rsid w:val="005A017B"/>
    <w:rsid w:val="005A0264"/>
    <w:rsid w:val="005A0550"/>
    <w:rsid w:val="005A0FFD"/>
    <w:rsid w:val="005A1CE8"/>
    <w:rsid w:val="005A2AF4"/>
    <w:rsid w:val="005A3C2B"/>
    <w:rsid w:val="005A5059"/>
    <w:rsid w:val="005A6745"/>
    <w:rsid w:val="005A70D8"/>
    <w:rsid w:val="005B001C"/>
    <w:rsid w:val="005B0B52"/>
    <w:rsid w:val="005B14E1"/>
    <w:rsid w:val="005B19C4"/>
    <w:rsid w:val="005B1F90"/>
    <w:rsid w:val="005B210E"/>
    <w:rsid w:val="005B2297"/>
    <w:rsid w:val="005B376E"/>
    <w:rsid w:val="005B3BE6"/>
    <w:rsid w:val="005B3D1A"/>
    <w:rsid w:val="005B4B1B"/>
    <w:rsid w:val="005B5CA0"/>
    <w:rsid w:val="005B6035"/>
    <w:rsid w:val="005B6E2C"/>
    <w:rsid w:val="005C26BF"/>
    <w:rsid w:val="005C3673"/>
    <w:rsid w:val="005C4471"/>
    <w:rsid w:val="005C489F"/>
    <w:rsid w:val="005C688A"/>
    <w:rsid w:val="005C6D7B"/>
    <w:rsid w:val="005C7573"/>
    <w:rsid w:val="005D2641"/>
    <w:rsid w:val="005D2674"/>
    <w:rsid w:val="005D512A"/>
    <w:rsid w:val="005D5174"/>
    <w:rsid w:val="005D53D6"/>
    <w:rsid w:val="005D5E61"/>
    <w:rsid w:val="005D62D9"/>
    <w:rsid w:val="005D6E78"/>
    <w:rsid w:val="005D7C99"/>
    <w:rsid w:val="005E0D27"/>
    <w:rsid w:val="005E1C0A"/>
    <w:rsid w:val="005E3541"/>
    <w:rsid w:val="005E3D32"/>
    <w:rsid w:val="005E4E3E"/>
    <w:rsid w:val="005E50C8"/>
    <w:rsid w:val="005E53CA"/>
    <w:rsid w:val="005E60DE"/>
    <w:rsid w:val="005E6142"/>
    <w:rsid w:val="005E6ADA"/>
    <w:rsid w:val="005E6EE2"/>
    <w:rsid w:val="005E7161"/>
    <w:rsid w:val="005E7BF0"/>
    <w:rsid w:val="005F0243"/>
    <w:rsid w:val="005F0587"/>
    <w:rsid w:val="005F0CAD"/>
    <w:rsid w:val="005F0D8D"/>
    <w:rsid w:val="005F1226"/>
    <w:rsid w:val="005F1D7A"/>
    <w:rsid w:val="005F23B7"/>
    <w:rsid w:val="005F4559"/>
    <w:rsid w:val="005F4D88"/>
    <w:rsid w:val="005F50FD"/>
    <w:rsid w:val="005F52CD"/>
    <w:rsid w:val="005F7678"/>
    <w:rsid w:val="005F7EA0"/>
    <w:rsid w:val="00600ECE"/>
    <w:rsid w:val="006013F0"/>
    <w:rsid w:val="00601A36"/>
    <w:rsid w:val="00601D5F"/>
    <w:rsid w:val="00601DAA"/>
    <w:rsid w:val="006026E0"/>
    <w:rsid w:val="0060286C"/>
    <w:rsid w:val="00603D5B"/>
    <w:rsid w:val="00604932"/>
    <w:rsid w:val="006049D6"/>
    <w:rsid w:val="00604D85"/>
    <w:rsid w:val="0060556F"/>
    <w:rsid w:val="0060557D"/>
    <w:rsid w:val="00610137"/>
    <w:rsid w:val="006108FE"/>
    <w:rsid w:val="006112FB"/>
    <w:rsid w:val="0061160A"/>
    <w:rsid w:val="00611629"/>
    <w:rsid w:val="00613729"/>
    <w:rsid w:val="00615F1F"/>
    <w:rsid w:val="006167B5"/>
    <w:rsid w:val="00616894"/>
    <w:rsid w:val="00616B95"/>
    <w:rsid w:val="00620E7C"/>
    <w:rsid w:val="0062121C"/>
    <w:rsid w:val="006219C7"/>
    <w:rsid w:val="0062313E"/>
    <w:rsid w:val="0062342E"/>
    <w:rsid w:val="006248E5"/>
    <w:rsid w:val="00626174"/>
    <w:rsid w:val="00626779"/>
    <w:rsid w:val="00626E07"/>
    <w:rsid w:val="00627621"/>
    <w:rsid w:val="0062784F"/>
    <w:rsid w:val="00627C9A"/>
    <w:rsid w:val="0063057C"/>
    <w:rsid w:val="00631708"/>
    <w:rsid w:val="00633118"/>
    <w:rsid w:val="0063311C"/>
    <w:rsid w:val="00633818"/>
    <w:rsid w:val="00633CFD"/>
    <w:rsid w:val="00634016"/>
    <w:rsid w:val="00634945"/>
    <w:rsid w:val="0063516D"/>
    <w:rsid w:val="006355DC"/>
    <w:rsid w:val="00635A30"/>
    <w:rsid w:val="0063600C"/>
    <w:rsid w:val="00636184"/>
    <w:rsid w:val="00636883"/>
    <w:rsid w:val="006371F6"/>
    <w:rsid w:val="0063794D"/>
    <w:rsid w:val="00637A22"/>
    <w:rsid w:val="0064008B"/>
    <w:rsid w:val="00640255"/>
    <w:rsid w:val="00640BD4"/>
    <w:rsid w:val="006425BD"/>
    <w:rsid w:val="00642B5F"/>
    <w:rsid w:val="00643258"/>
    <w:rsid w:val="00643340"/>
    <w:rsid w:val="00643F3D"/>
    <w:rsid w:val="00644AE5"/>
    <w:rsid w:val="0064598A"/>
    <w:rsid w:val="00647253"/>
    <w:rsid w:val="0064738D"/>
    <w:rsid w:val="006477AA"/>
    <w:rsid w:val="00647E0B"/>
    <w:rsid w:val="006505C5"/>
    <w:rsid w:val="00650893"/>
    <w:rsid w:val="00650D6B"/>
    <w:rsid w:val="00651FE8"/>
    <w:rsid w:val="00652427"/>
    <w:rsid w:val="0065303B"/>
    <w:rsid w:val="006532FF"/>
    <w:rsid w:val="006539FA"/>
    <w:rsid w:val="00653C2E"/>
    <w:rsid w:val="00653C72"/>
    <w:rsid w:val="006548DA"/>
    <w:rsid w:val="006551C2"/>
    <w:rsid w:val="00655623"/>
    <w:rsid w:val="006559C3"/>
    <w:rsid w:val="00655B89"/>
    <w:rsid w:val="006602B6"/>
    <w:rsid w:val="00660456"/>
    <w:rsid w:val="00660DF6"/>
    <w:rsid w:val="00661E45"/>
    <w:rsid w:val="006624B9"/>
    <w:rsid w:val="00662E90"/>
    <w:rsid w:val="00664F60"/>
    <w:rsid w:val="00665671"/>
    <w:rsid w:val="0066615C"/>
    <w:rsid w:val="006663FA"/>
    <w:rsid w:val="00666A21"/>
    <w:rsid w:val="00666AB4"/>
    <w:rsid w:val="006670E3"/>
    <w:rsid w:val="006679E5"/>
    <w:rsid w:val="00667E3C"/>
    <w:rsid w:val="0067077B"/>
    <w:rsid w:val="00671FEC"/>
    <w:rsid w:val="00672585"/>
    <w:rsid w:val="006750B0"/>
    <w:rsid w:val="006801FF"/>
    <w:rsid w:val="00680915"/>
    <w:rsid w:val="00680917"/>
    <w:rsid w:val="00680FF2"/>
    <w:rsid w:val="00681381"/>
    <w:rsid w:val="00681C88"/>
    <w:rsid w:val="00681DBD"/>
    <w:rsid w:val="00681E69"/>
    <w:rsid w:val="0068266A"/>
    <w:rsid w:val="00682BB9"/>
    <w:rsid w:val="00682EC9"/>
    <w:rsid w:val="006834B3"/>
    <w:rsid w:val="00683715"/>
    <w:rsid w:val="00683E6A"/>
    <w:rsid w:val="0068488A"/>
    <w:rsid w:val="00684B22"/>
    <w:rsid w:val="00685B4C"/>
    <w:rsid w:val="00687767"/>
    <w:rsid w:val="00687AEC"/>
    <w:rsid w:val="006903DB"/>
    <w:rsid w:val="0069101C"/>
    <w:rsid w:val="00691B3C"/>
    <w:rsid w:val="006942BC"/>
    <w:rsid w:val="00694BDC"/>
    <w:rsid w:val="006954F8"/>
    <w:rsid w:val="0069677E"/>
    <w:rsid w:val="006969FF"/>
    <w:rsid w:val="00696E8E"/>
    <w:rsid w:val="006976F9"/>
    <w:rsid w:val="00697B9A"/>
    <w:rsid w:val="006A02E5"/>
    <w:rsid w:val="006A0562"/>
    <w:rsid w:val="006A0AD1"/>
    <w:rsid w:val="006A1A50"/>
    <w:rsid w:val="006A1DFC"/>
    <w:rsid w:val="006A281E"/>
    <w:rsid w:val="006A2C8A"/>
    <w:rsid w:val="006A3561"/>
    <w:rsid w:val="006A4499"/>
    <w:rsid w:val="006A5255"/>
    <w:rsid w:val="006A5627"/>
    <w:rsid w:val="006A58B1"/>
    <w:rsid w:val="006A5BAF"/>
    <w:rsid w:val="006A6663"/>
    <w:rsid w:val="006A7298"/>
    <w:rsid w:val="006B0342"/>
    <w:rsid w:val="006B0CCB"/>
    <w:rsid w:val="006B1E4F"/>
    <w:rsid w:val="006B2E08"/>
    <w:rsid w:val="006B2F53"/>
    <w:rsid w:val="006B3A7C"/>
    <w:rsid w:val="006B4AF3"/>
    <w:rsid w:val="006B5F4E"/>
    <w:rsid w:val="006B613C"/>
    <w:rsid w:val="006B69BF"/>
    <w:rsid w:val="006B73F7"/>
    <w:rsid w:val="006B7C78"/>
    <w:rsid w:val="006C0E06"/>
    <w:rsid w:val="006C1F6A"/>
    <w:rsid w:val="006C2BF4"/>
    <w:rsid w:val="006C324F"/>
    <w:rsid w:val="006C3582"/>
    <w:rsid w:val="006C381D"/>
    <w:rsid w:val="006C3D17"/>
    <w:rsid w:val="006C4FFB"/>
    <w:rsid w:val="006C5C3A"/>
    <w:rsid w:val="006C64B8"/>
    <w:rsid w:val="006C6533"/>
    <w:rsid w:val="006C7416"/>
    <w:rsid w:val="006C79BF"/>
    <w:rsid w:val="006C7BB3"/>
    <w:rsid w:val="006D0E6D"/>
    <w:rsid w:val="006D1B51"/>
    <w:rsid w:val="006D2768"/>
    <w:rsid w:val="006D2BA0"/>
    <w:rsid w:val="006D3633"/>
    <w:rsid w:val="006D479D"/>
    <w:rsid w:val="006D4ED2"/>
    <w:rsid w:val="006D5A04"/>
    <w:rsid w:val="006D5C70"/>
    <w:rsid w:val="006D64DA"/>
    <w:rsid w:val="006D6F8D"/>
    <w:rsid w:val="006D70DB"/>
    <w:rsid w:val="006D70F4"/>
    <w:rsid w:val="006E0419"/>
    <w:rsid w:val="006E0470"/>
    <w:rsid w:val="006E1AFF"/>
    <w:rsid w:val="006E1CDF"/>
    <w:rsid w:val="006E1EE9"/>
    <w:rsid w:val="006E2479"/>
    <w:rsid w:val="006E2E96"/>
    <w:rsid w:val="006E2EA5"/>
    <w:rsid w:val="006E442E"/>
    <w:rsid w:val="006E4601"/>
    <w:rsid w:val="006E4BAA"/>
    <w:rsid w:val="006E4DC2"/>
    <w:rsid w:val="006E5C60"/>
    <w:rsid w:val="006F03BA"/>
    <w:rsid w:val="006F0654"/>
    <w:rsid w:val="006F0B85"/>
    <w:rsid w:val="006F2A96"/>
    <w:rsid w:val="006F3D2E"/>
    <w:rsid w:val="006F40EC"/>
    <w:rsid w:val="006F4292"/>
    <w:rsid w:val="006F499A"/>
    <w:rsid w:val="006F4D85"/>
    <w:rsid w:val="006F6327"/>
    <w:rsid w:val="006F6532"/>
    <w:rsid w:val="006F718C"/>
    <w:rsid w:val="006F7289"/>
    <w:rsid w:val="00701DE2"/>
    <w:rsid w:val="00702FE7"/>
    <w:rsid w:val="00703915"/>
    <w:rsid w:val="007041EC"/>
    <w:rsid w:val="00704253"/>
    <w:rsid w:val="00704327"/>
    <w:rsid w:val="00704B07"/>
    <w:rsid w:val="00704F89"/>
    <w:rsid w:val="00706A03"/>
    <w:rsid w:val="00706A7F"/>
    <w:rsid w:val="00710E41"/>
    <w:rsid w:val="00713A76"/>
    <w:rsid w:val="00715561"/>
    <w:rsid w:val="00715E20"/>
    <w:rsid w:val="0071630F"/>
    <w:rsid w:val="00716D75"/>
    <w:rsid w:val="00717A57"/>
    <w:rsid w:val="00717F7A"/>
    <w:rsid w:val="00720245"/>
    <w:rsid w:val="00723484"/>
    <w:rsid w:val="00723F54"/>
    <w:rsid w:val="007240F6"/>
    <w:rsid w:val="00724A63"/>
    <w:rsid w:val="007252E1"/>
    <w:rsid w:val="00726090"/>
    <w:rsid w:val="007260D8"/>
    <w:rsid w:val="00726A7C"/>
    <w:rsid w:val="00727527"/>
    <w:rsid w:val="00731C27"/>
    <w:rsid w:val="00731E7D"/>
    <w:rsid w:val="00732192"/>
    <w:rsid w:val="00732AE6"/>
    <w:rsid w:val="00733DB7"/>
    <w:rsid w:val="00733E9D"/>
    <w:rsid w:val="007346AD"/>
    <w:rsid w:val="00734B18"/>
    <w:rsid w:val="007354F3"/>
    <w:rsid w:val="007356E7"/>
    <w:rsid w:val="0073689C"/>
    <w:rsid w:val="0073724A"/>
    <w:rsid w:val="00737263"/>
    <w:rsid w:val="00737FE2"/>
    <w:rsid w:val="007418BE"/>
    <w:rsid w:val="00743129"/>
    <w:rsid w:val="007452D5"/>
    <w:rsid w:val="007463D7"/>
    <w:rsid w:val="00746A42"/>
    <w:rsid w:val="00746E55"/>
    <w:rsid w:val="0074720C"/>
    <w:rsid w:val="00747477"/>
    <w:rsid w:val="007508C3"/>
    <w:rsid w:val="007518F8"/>
    <w:rsid w:val="00751A80"/>
    <w:rsid w:val="00751CAF"/>
    <w:rsid w:val="00751DBB"/>
    <w:rsid w:val="00752DB2"/>
    <w:rsid w:val="00753D1A"/>
    <w:rsid w:val="00754DE0"/>
    <w:rsid w:val="0075735E"/>
    <w:rsid w:val="00757A4F"/>
    <w:rsid w:val="00757B8C"/>
    <w:rsid w:val="00757E19"/>
    <w:rsid w:val="00760F99"/>
    <w:rsid w:val="00763650"/>
    <w:rsid w:val="0076367B"/>
    <w:rsid w:val="00763E2F"/>
    <w:rsid w:val="007641F5"/>
    <w:rsid w:val="00766A0B"/>
    <w:rsid w:val="00766C59"/>
    <w:rsid w:val="00766F65"/>
    <w:rsid w:val="00767629"/>
    <w:rsid w:val="00770E70"/>
    <w:rsid w:val="00772A6B"/>
    <w:rsid w:val="0077302F"/>
    <w:rsid w:val="00773AEC"/>
    <w:rsid w:val="00774621"/>
    <w:rsid w:val="00774B56"/>
    <w:rsid w:val="00774CD6"/>
    <w:rsid w:val="007752C0"/>
    <w:rsid w:val="007763FC"/>
    <w:rsid w:val="00780219"/>
    <w:rsid w:val="00782A75"/>
    <w:rsid w:val="00782F4B"/>
    <w:rsid w:val="00784215"/>
    <w:rsid w:val="007852CB"/>
    <w:rsid w:val="00786306"/>
    <w:rsid w:val="00786ED9"/>
    <w:rsid w:val="007903F5"/>
    <w:rsid w:val="00790EC7"/>
    <w:rsid w:val="0079170A"/>
    <w:rsid w:val="007923BB"/>
    <w:rsid w:val="00793172"/>
    <w:rsid w:val="00793844"/>
    <w:rsid w:val="00793A82"/>
    <w:rsid w:val="00793BCC"/>
    <w:rsid w:val="00794F03"/>
    <w:rsid w:val="00794F82"/>
    <w:rsid w:val="007959A9"/>
    <w:rsid w:val="007959B2"/>
    <w:rsid w:val="00795D47"/>
    <w:rsid w:val="00796C2D"/>
    <w:rsid w:val="00796FE5"/>
    <w:rsid w:val="007A0004"/>
    <w:rsid w:val="007A0185"/>
    <w:rsid w:val="007A0F57"/>
    <w:rsid w:val="007A2B79"/>
    <w:rsid w:val="007A327A"/>
    <w:rsid w:val="007A4DBF"/>
    <w:rsid w:val="007A6663"/>
    <w:rsid w:val="007A6D98"/>
    <w:rsid w:val="007B06A2"/>
    <w:rsid w:val="007B17BC"/>
    <w:rsid w:val="007B1B5E"/>
    <w:rsid w:val="007B2257"/>
    <w:rsid w:val="007B281C"/>
    <w:rsid w:val="007B2C7C"/>
    <w:rsid w:val="007B36F9"/>
    <w:rsid w:val="007B47E3"/>
    <w:rsid w:val="007B4E12"/>
    <w:rsid w:val="007B51E7"/>
    <w:rsid w:val="007B6D84"/>
    <w:rsid w:val="007B70D6"/>
    <w:rsid w:val="007B76D5"/>
    <w:rsid w:val="007C0781"/>
    <w:rsid w:val="007C080A"/>
    <w:rsid w:val="007C16DB"/>
    <w:rsid w:val="007C2E4A"/>
    <w:rsid w:val="007C54F0"/>
    <w:rsid w:val="007C5AC2"/>
    <w:rsid w:val="007C648F"/>
    <w:rsid w:val="007C6BC0"/>
    <w:rsid w:val="007C6C5A"/>
    <w:rsid w:val="007C7E6C"/>
    <w:rsid w:val="007D1E25"/>
    <w:rsid w:val="007D2891"/>
    <w:rsid w:val="007D2DBF"/>
    <w:rsid w:val="007D2FE5"/>
    <w:rsid w:val="007D479A"/>
    <w:rsid w:val="007D5C04"/>
    <w:rsid w:val="007D6747"/>
    <w:rsid w:val="007D6FB3"/>
    <w:rsid w:val="007E1DFD"/>
    <w:rsid w:val="007E39E4"/>
    <w:rsid w:val="007E4729"/>
    <w:rsid w:val="007E6FC3"/>
    <w:rsid w:val="007F07C7"/>
    <w:rsid w:val="007F0A50"/>
    <w:rsid w:val="007F2486"/>
    <w:rsid w:val="007F24E7"/>
    <w:rsid w:val="007F35B3"/>
    <w:rsid w:val="007F365C"/>
    <w:rsid w:val="007F3A4C"/>
    <w:rsid w:val="007F3A74"/>
    <w:rsid w:val="007F3AAB"/>
    <w:rsid w:val="007F47E7"/>
    <w:rsid w:val="007F57E6"/>
    <w:rsid w:val="007F5D24"/>
    <w:rsid w:val="007F694C"/>
    <w:rsid w:val="007F6BE8"/>
    <w:rsid w:val="007F6FA4"/>
    <w:rsid w:val="008027F6"/>
    <w:rsid w:val="00802A8C"/>
    <w:rsid w:val="00805310"/>
    <w:rsid w:val="00805DC4"/>
    <w:rsid w:val="00805FA9"/>
    <w:rsid w:val="00806919"/>
    <w:rsid w:val="0081078E"/>
    <w:rsid w:val="008110FD"/>
    <w:rsid w:val="00812D7F"/>
    <w:rsid w:val="00813A91"/>
    <w:rsid w:val="0081672B"/>
    <w:rsid w:val="008175FC"/>
    <w:rsid w:val="00817EE2"/>
    <w:rsid w:val="0082086B"/>
    <w:rsid w:val="008209ED"/>
    <w:rsid w:val="00820EC6"/>
    <w:rsid w:val="008212BF"/>
    <w:rsid w:val="00821597"/>
    <w:rsid w:val="00821739"/>
    <w:rsid w:val="0082240A"/>
    <w:rsid w:val="00822427"/>
    <w:rsid w:val="008224A9"/>
    <w:rsid w:val="00822CE0"/>
    <w:rsid w:val="0082460F"/>
    <w:rsid w:val="00826081"/>
    <w:rsid w:val="00826FD2"/>
    <w:rsid w:val="008277F0"/>
    <w:rsid w:val="00830CCE"/>
    <w:rsid w:val="00831516"/>
    <w:rsid w:val="0083153B"/>
    <w:rsid w:val="00833AE6"/>
    <w:rsid w:val="00833D74"/>
    <w:rsid w:val="00834FB6"/>
    <w:rsid w:val="00835F9B"/>
    <w:rsid w:val="0083761E"/>
    <w:rsid w:val="00837A51"/>
    <w:rsid w:val="00840C9D"/>
    <w:rsid w:val="00840FAD"/>
    <w:rsid w:val="008412E6"/>
    <w:rsid w:val="00841C5C"/>
    <w:rsid w:val="00841CDC"/>
    <w:rsid w:val="00841F18"/>
    <w:rsid w:val="00843232"/>
    <w:rsid w:val="00845620"/>
    <w:rsid w:val="0084795B"/>
    <w:rsid w:val="00850554"/>
    <w:rsid w:val="00850BE3"/>
    <w:rsid w:val="00850DD3"/>
    <w:rsid w:val="00850DF8"/>
    <w:rsid w:val="008514B0"/>
    <w:rsid w:val="008515D1"/>
    <w:rsid w:val="008522F8"/>
    <w:rsid w:val="00853EF2"/>
    <w:rsid w:val="00854D57"/>
    <w:rsid w:val="0085676A"/>
    <w:rsid w:val="0085680A"/>
    <w:rsid w:val="00856A99"/>
    <w:rsid w:val="00856F6C"/>
    <w:rsid w:val="00861F00"/>
    <w:rsid w:val="00862565"/>
    <w:rsid w:val="0086328C"/>
    <w:rsid w:val="00864C1D"/>
    <w:rsid w:val="008653BB"/>
    <w:rsid w:val="00865900"/>
    <w:rsid w:val="00865A5E"/>
    <w:rsid w:val="008665F1"/>
    <w:rsid w:val="00866B03"/>
    <w:rsid w:val="00870420"/>
    <w:rsid w:val="008719D7"/>
    <w:rsid w:val="00871A47"/>
    <w:rsid w:val="00872C19"/>
    <w:rsid w:val="00874699"/>
    <w:rsid w:val="008746DE"/>
    <w:rsid w:val="00874E04"/>
    <w:rsid w:val="0087562B"/>
    <w:rsid w:val="008765F3"/>
    <w:rsid w:val="00877DA6"/>
    <w:rsid w:val="00880AFC"/>
    <w:rsid w:val="0088116D"/>
    <w:rsid w:val="00881383"/>
    <w:rsid w:val="0088159A"/>
    <w:rsid w:val="00882371"/>
    <w:rsid w:val="00883883"/>
    <w:rsid w:val="008839BA"/>
    <w:rsid w:val="00884573"/>
    <w:rsid w:val="00884BEC"/>
    <w:rsid w:val="00886AD6"/>
    <w:rsid w:val="00886B28"/>
    <w:rsid w:val="00886DDB"/>
    <w:rsid w:val="008913C7"/>
    <w:rsid w:val="00891512"/>
    <w:rsid w:val="00891A70"/>
    <w:rsid w:val="00891B66"/>
    <w:rsid w:val="00891D38"/>
    <w:rsid w:val="0089232A"/>
    <w:rsid w:val="00892C55"/>
    <w:rsid w:val="0089300E"/>
    <w:rsid w:val="00893DE1"/>
    <w:rsid w:val="008944A9"/>
    <w:rsid w:val="00895E20"/>
    <w:rsid w:val="00897B19"/>
    <w:rsid w:val="00897D62"/>
    <w:rsid w:val="008A0261"/>
    <w:rsid w:val="008A0C0B"/>
    <w:rsid w:val="008A1699"/>
    <w:rsid w:val="008A19BE"/>
    <w:rsid w:val="008A1C97"/>
    <w:rsid w:val="008A2295"/>
    <w:rsid w:val="008A2F0A"/>
    <w:rsid w:val="008A34D7"/>
    <w:rsid w:val="008A3A53"/>
    <w:rsid w:val="008A4DE6"/>
    <w:rsid w:val="008A5F54"/>
    <w:rsid w:val="008A70CE"/>
    <w:rsid w:val="008B0B6C"/>
    <w:rsid w:val="008B1174"/>
    <w:rsid w:val="008B1927"/>
    <w:rsid w:val="008B1E9C"/>
    <w:rsid w:val="008B3F64"/>
    <w:rsid w:val="008B6104"/>
    <w:rsid w:val="008B639B"/>
    <w:rsid w:val="008B695C"/>
    <w:rsid w:val="008C1742"/>
    <w:rsid w:val="008C18C9"/>
    <w:rsid w:val="008C1BD6"/>
    <w:rsid w:val="008C1C8E"/>
    <w:rsid w:val="008C25D0"/>
    <w:rsid w:val="008C2B58"/>
    <w:rsid w:val="008C2CFF"/>
    <w:rsid w:val="008C2DE2"/>
    <w:rsid w:val="008C31AF"/>
    <w:rsid w:val="008C3304"/>
    <w:rsid w:val="008C38FC"/>
    <w:rsid w:val="008C3907"/>
    <w:rsid w:val="008C3B98"/>
    <w:rsid w:val="008C48A5"/>
    <w:rsid w:val="008C4E69"/>
    <w:rsid w:val="008C4E82"/>
    <w:rsid w:val="008C5186"/>
    <w:rsid w:val="008C5B46"/>
    <w:rsid w:val="008C629C"/>
    <w:rsid w:val="008C65F3"/>
    <w:rsid w:val="008C75D9"/>
    <w:rsid w:val="008D0DDF"/>
    <w:rsid w:val="008D0E0A"/>
    <w:rsid w:val="008D12BC"/>
    <w:rsid w:val="008D137A"/>
    <w:rsid w:val="008D20C5"/>
    <w:rsid w:val="008D3A99"/>
    <w:rsid w:val="008D4026"/>
    <w:rsid w:val="008D57E8"/>
    <w:rsid w:val="008D75C4"/>
    <w:rsid w:val="008E09B2"/>
    <w:rsid w:val="008E09B9"/>
    <w:rsid w:val="008E0B53"/>
    <w:rsid w:val="008E1261"/>
    <w:rsid w:val="008E14B9"/>
    <w:rsid w:val="008E1A92"/>
    <w:rsid w:val="008E26AF"/>
    <w:rsid w:val="008E2A0F"/>
    <w:rsid w:val="008E2D29"/>
    <w:rsid w:val="008E2D79"/>
    <w:rsid w:val="008E2DE9"/>
    <w:rsid w:val="008E37C8"/>
    <w:rsid w:val="008E54C6"/>
    <w:rsid w:val="008E75B3"/>
    <w:rsid w:val="008E79BE"/>
    <w:rsid w:val="008F1856"/>
    <w:rsid w:val="008F201B"/>
    <w:rsid w:val="008F3993"/>
    <w:rsid w:val="008F3C8B"/>
    <w:rsid w:val="008F4DF3"/>
    <w:rsid w:val="008F74A8"/>
    <w:rsid w:val="008F74C1"/>
    <w:rsid w:val="008F7AE1"/>
    <w:rsid w:val="00900630"/>
    <w:rsid w:val="00900DDB"/>
    <w:rsid w:val="00901DF4"/>
    <w:rsid w:val="00902449"/>
    <w:rsid w:val="00902FDF"/>
    <w:rsid w:val="00904D7F"/>
    <w:rsid w:val="00905E84"/>
    <w:rsid w:val="0090693B"/>
    <w:rsid w:val="00906FB7"/>
    <w:rsid w:val="00907DA4"/>
    <w:rsid w:val="009103D1"/>
    <w:rsid w:val="00910D7D"/>
    <w:rsid w:val="00911036"/>
    <w:rsid w:val="0091148D"/>
    <w:rsid w:val="00911725"/>
    <w:rsid w:val="00911E0D"/>
    <w:rsid w:val="00912A40"/>
    <w:rsid w:val="00912B6A"/>
    <w:rsid w:val="00913F37"/>
    <w:rsid w:val="00914588"/>
    <w:rsid w:val="0091460C"/>
    <w:rsid w:val="00915D49"/>
    <w:rsid w:val="00920CD6"/>
    <w:rsid w:val="00920F1A"/>
    <w:rsid w:val="009212A3"/>
    <w:rsid w:val="00921470"/>
    <w:rsid w:val="00922922"/>
    <w:rsid w:val="0092353B"/>
    <w:rsid w:val="00923C38"/>
    <w:rsid w:val="00924438"/>
    <w:rsid w:val="0092523C"/>
    <w:rsid w:val="009261F7"/>
    <w:rsid w:val="009270AE"/>
    <w:rsid w:val="009277DC"/>
    <w:rsid w:val="0093119C"/>
    <w:rsid w:val="00931B22"/>
    <w:rsid w:val="0093276C"/>
    <w:rsid w:val="00933EBD"/>
    <w:rsid w:val="00934010"/>
    <w:rsid w:val="00934C68"/>
    <w:rsid w:val="00935383"/>
    <w:rsid w:val="00937069"/>
    <w:rsid w:val="00940935"/>
    <w:rsid w:val="00941272"/>
    <w:rsid w:val="00941D18"/>
    <w:rsid w:val="00942F23"/>
    <w:rsid w:val="00943FAA"/>
    <w:rsid w:val="00944021"/>
    <w:rsid w:val="00945755"/>
    <w:rsid w:val="00945B7A"/>
    <w:rsid w:val="00945E89"/>
    <w:rsid w:val="00946650"/>
    <w:rsid w:val="00947396"/>
    <w:rsid w:val="009478B0"/>
    <w:rsid w:val="009479C4"/>
    <w:rsid w:val="00947A6F"/>
    <w:rsid w:val="00950027"/>
    <w:rsid w:val="0095034A"/>
    <w:rsid w:val="00950997"/>
    <w:rsid w:val="00952560"/>
    <w:rsid w:val="00952BD7"/>
    <w:rsid w:val="0095303A"/>
    <w:rsid w:val="009539C0"/>
    <w:rsid w:val="00953EF7"/>
    <w:rsid w:val="0095449C"/>
    <w:rsid w:val="009545D6"/>
    <w:rsid w:val="00954B7C"/>
    <w:rsid w:val="00955116"/>
    <w:rsid w:val="00955C53"/>
    <w:rsid w:val="009579B4"/>
    <w:rsid w:val="00957B68"/>
    <w:rsid w:val="00957F73"/>
    <w:rsid w:val="00961429"/>
    <w:rsid w:val="00962F77"/>
    <w:rsid w:val="00963EA2"/>
    <w:rsid w:val="0096515A"/>
    <w:rsid w:val="009669F7"/>
    <w:rsid w:val="00966AD4"/>
    <w:rsid w:val="00966E43"/>
    <w:rsid w:val="00967E09"/>
    <w:rsid w:val="00970C78"/>
    <w:rsid w:val="009720B8"/>
    <w:rsid w:val="009723D1"/>
    <w:rsid w:val="009727E6"/>
    <w:rsid w:val="009730DE"/>
    <w:rsid w:val="00973E6D"/>
    <w:rsid w:val="00973EB6"/>
    <w:rsid w:val="00974E49"/>
    <w:rsid w:val="00975D13"/>
    <w:rsid w:val="009763F0"/>
    <w:rsid w:val="00977B09"/>
    <w:rsid w:val="00980126"/>
    <w:rsid w:val="00980550"/>
    <w:rsid w:val="00980FA0"/>
    <w:rsid w:val="0098231C"/>
    <w:rsid w:val="00982410"/>
    <w:rsid w:val="009824BD"/>
    <w:rsid w:val="00982A75"/>
    <w:rsid w:val="00983F86"/>
    <w:rsid w:val="00984207"/>
    <w:rsid w:val="00985A83"/>
    <w:rsid w:val="00985EED"/>
    <w:rsid w:val="009862DC"/>
    <w:rsid w:val="009864CF"/>
    <w:rsid w:val="009867D6"/>
    <w:rsid w:val="00986E20"/>
    <w:rsid w:val="00987661"/>
    <w:rsid w:val="00990A63"/>
    <w:rsid w:val="009914CE"/>
    <w:rsid w:val="0099210B"/>
    <w:rsid w:val="00992628"/>
    <w:rsid w:val="00992B2C"/>
    <w:rsid w:val="00994092"/>
    <w:rsid w:val="009940DB"/>
    <w:rsid w:val="009943A8"/>
    <w:rsid w:val="00994DFF"/>
    <w:rsid w:val="00996380"/>
    <w:rsid w:val="009A02E1"/>
    <w:rsid w:val="009A0463"/>
    <w:rsid w:val="009A09E0"/>
    <w:rsid w:val="009A0CB2"/>
    <w:rsid w:val="009A27B8"/>
    <w:rsid w:val="009A3884"/>
    <w:rsid w:val="009A4CB5"/>
    <w:rsid w:val="009A5F41"/>
    <w:rsid w:val="009A61BB"/>
    <w:rsid w:val="009A66CB"/>
    <w:rsid w:val="009A6ADF"/>
    <w:rsid w:val="009A6C20"/>
    <w:rsid w:val="009B039A"/>
    <w:rsid w:val="009B0C27"/>
    <w:rsid w:val="009B3397"/>
    <w:rsid w:val="009B3C9C"/>
    <w:rsid w:val="009B4A1B"/>
    <w:rsid w:val="009B6247"/>
    <w:rsid w:val="009B6860"/>
    <w:rsid w:val="009B6A07"/>
    <w:rsid w:val="009B7757"/>
    <w:rsid w:val="009B78C4"/>
    <w:rsid w:val="009B7ABF"/>
    <w:rsid w:val="009B7B05"/>
    <w:rsid w:val="009B7B46"/>
    <w:rsid w:val="009C04BD"/>
    <w:rsid w:val="009C1113"/>
    <w:rsid w:val="009C1188"/>
    <w:rsid w:val="009C1A11"/>
    <w:rsid w:val="009C1E07"/>
    <w:rsid w:val="009C23CD"/>
    <w:rsid w:val="009C28DD"/>
    <w:rsid w:val="009C360D"/>
    <w:rsid w:val="009C3D6E"/>
    <w:rsid w:val="009C408E"/>
    <w:rsid w:val="009C5333"/>
    <w:rsid w:val="009C7083"/>
    <w:rsid w:val="009D0085"/>
    <w:rsid w:val="009D19A8"/>
    <w:rsid w:val="009D1FEE"/>
    <w:rsid w:val="009D2661"/>
    <w:rsid w:val="009D3869"/>
    <w:rsid w:val="009D3B9D"/>
    <w:rsid w:val="009D3CE7"/>
    <w:rsid w:val="009D492B"/>
    <w:rsid w:val="009D4C17"/>
    <w:rsid w:val="009D5AD6"/>
    <w:rsid w:val="009D7FEA"/>
    <w:rsid w:val="009E0E18"/>
    <w:rsid w:val="009E1F65"/>
    <w:rsid w:val="009E3083"/>
    <w:rsid w:val="009E37F2"/>
    <w:rsid w:val="009E3B2D"/>
    <w:rsid w:val="009E3C1E"/>
    <w:rsid w:val="009E4B2C"/>
    <w:rsid w:val="009E4C0C"/>
    <w:rsid w:val="009E5C9D"/>
    <w:rsid w:val="009E5D04"/>
    <w:rsid w:val="009E6307"/>
    <w:rsid w:val="009E6D23"/>
    <w:rsid w:val="009E751C"/>
    <w:rsid w:val="009E754B"/>
    <w:rsid w:val="009E76B8"/>
    <w:rsid w:val="009E7FAD"/>
    <w:rsid w:val="009F05C2"/>
    <w:rsid w:val="009F1511"/>
    <w:rsid w:val="009F203F"/>
    <w:rsid w:val="009F3067"/>
    <w:rsid w:val="009F392C"/>
    <w:rsid w:val="009F412B"/>
    <w:rsid w:val="009F5D12"/>
    <w:rsid w:val="009F6160"/>
    <w:rsid w:val="009F6852"/>
    <w:rsid w:val="009F7073"/>
    <w:rsid w:val="009F79B9"/>
    <w:rsid w:val="009F7E28"/>
    <w:rsid w:val="00A01934"/>
    <w:rsid w:val="00A0225C"/>
    <w:rsid w:val="00A042BF"/>
    <w:rsid w:val="00A05338"/>
    <w:rsid w:val="00A05511"/>
    <w:rsid w:val="00A05F70"/>
    <w:rsid w:val="00A063AE"/>
    <w:rsid w:val="00A0658C"/>
    <w:rsid w:val="00A0674E"/>
    <w:rsid w:val="00A069B6"/>
    <w:rsid w:val="00A06BD2"/>
    <w:rsid w:val="00A10B76"/>
    <w:rsid w:val="00A10E4D"/>
    <w:rsid w:val="00A119CE"/>
    <w:rsid w:val="00A14868"/>
    <w:rsid w:val="00A14DED"/>
    <w:rsid w:val="00A151BD"/>
    <w:rsid w:val="00A15766"/>
    <w:rsid w:val="00A15F06"/>
    <w:rsid w:val="00A16489"/>
    <w:rsid w:val="00A207EF"/>
    <w:rsid w:val="00A212BF"/>
    <w:rsid w:val="00A220F8"/>
    <w:rsid w:val="00A22BAC"/>
    <w:rsid w:val="00A24214"/>
    <w:rsid w:val="00A242C9"/>
    <w:rsid w:val="00A2455E"/>
    <w:rsid w:val="00A24616"/>
    <w:rsid w:val="00A3039F"/>
    <w:rsid w:val="00A30604"/>
    <w:rsid w:val="00A3062F"/>
    <w:rsid w:val="00A30855"/>
    <w:rsid w:val="00A308DB"/>
    <w:rsid w:val="00A3139B"/>
    <w:rsid w:val="00A319AE"/>
    <w:rsid w:val="00A31B6A"/>
    <w:rsid w:val="00A31D81"/>
    <w:rsid w:val="00A341DE"/>
    <w:rsid w:val="00A3433D"/>
    <w:rsid w:val="00A35019"/>
    <w:rsid w:val="00A3531D"/>
    <w:rsid w:val="00A35666"/>
    <w:rsid w:val="00A357D8"/>
    <w:rsid w:val="00A35A46"/>
    <w:rsid w:val="00A36DC5"/>
    <w:rsid w:val="00A4095A"/>
    <w:rsid w:val="00A40C98"/>
    <w:rsid w:val="00A41F3A"/>
    <w:rsid w:val="00A4288C"/>
    <w:rsid w:val="00A43498"/>
    <w:rsid w:val="00A4385B"/>
    <w:rsid w:val="00A44520"/>
    <w:rsid w:val="00A47624"/>
    <w:rsid w:val="00A47793"/>
    <w:rsid w:val="00A47ECD"/>
    <w:rsid w:val="00A47F0A"/>
    <w:rsid w:val="00A5005E"/>
    <w:rsid w:val="00A5052C"/>
    <w:rsid w:val="00A50E2A"/>
    <w:rsid w:val="00A523E1"/>
    <w:rsid w:val="00A53D6C"/>
    <w:rsid w:val="00A56885"/>
    <w:rsid w:val="00A57203"/>
    <w:rsid w:val="00A57324"/>
    <w:rsid w:val="00A5786F"/>
    <w:rsid w:val="00A6025D"/>
    <w:rsid w:val="00A6325C"/>
    <w:rsid w:val="00A63FB9"/>
    <w:rsid w:val="00A64270"/>
    <w:rsid w:val="00A64425"/>
    <w:rsid w:val="00A64CE8"/>
    <w:rsid w:val="00A64DE4"/>
    <w:rsid w:val="00A662F8"/>
    <w:rsid w:val="00A70135"/>
    <w:rsid w:val="00A71DC3"/>
    <w:rsid w:val="00A71F87"/>
    <w:rsid w:val="00A72351"/>
    <w:rsid w:val="00A7401D"/>
    <w:rsid w:val="00A74A74"/>
    <w:rsid w:val="00A74C0C"/>
    <w:rsid w:val="00A74E29"/>
    <w:rsid w:val="00A75513"/>
    <w:rsid w:val="00A77179"/>
    <w:rsid w:val="00A7737E"/>
    <w:rsid w:val="00A778F3"/>
    <w:rsid w:val="00A77E2A"/>
    <w:rsid w:val="00A817E8"/>
    <w:rsid w:val="00A81F13"/>
    <w:rsid w:val="00A825EF"/>
    <w:rsid w:val="00A83D76"/>
    <w:rsid w:val="00A85009"/>
    <w:rsid w:val="00A859C4"/>
    <w:rsid w:val="00A86813"/>
    <w:rsid w:val="00A86C99"/>
    <w:rsid w:val="00A86FB3"/>
    <w:rsid w:val="00A9078E"/>
    <w:rsid w:val="00A91041"/>
    <w:rsid w:val="00A91120"/>
    <w:rsid w:val="00A91131"/>
    <w:rsid w:val="00A911D8"/>
    <w:rsid w:val="00A912D0"/>
    <w:rsid w:val="00A91508"/>
    <w:rsid w:val="00A91AAC"/>
    <w:rsid w:val="00A924CF"/>
    <w:rsid w:val="00A93709"/>
    <w:rsid w:val="00A938BD"/>
    <w:rsid w:val="00A93A7F"/>
    <w:rsid w:val="00A950DA"/>
    <w:rsid w:val="00A951F6"/>
    <w:rsid w:val="00A95D38"/>
    <w:rsid w:val="00A960CB"/>
    <w:rsid w:val="00A96F90"/>
    <w:rsid w:val="00A971EC"/>
    <w:rsid w:val="00A97E59"/>
    <w:rsid w:val="00AA0080"/>
    <w:rsid w:val="00AA0906"/>
    <w:rsid w:val="00AA0DF3"/>
    <w:rsid w:val="00AA189B"/>
    <w:rsid w:val="00AA1BF2"/>
    <w:rsid w:val="00AA1F80"/>
    <w:rsid w:val="00AA22E3"/>
    <w:rsid w:val="00AA353E"/>
    <w:rsid w:val="00AA3D3D"/>
    <w:rsid w:val="00AA5494"/>
    <w:rsid w:val="00AA6C8C"/>
    <w:rsid w:val="00AB0E97"/>
    <w:rsid w:val="00AB3187"/>
    <w:rsid w:val="00AB3CEA"/>
    <w:rsid w:val="00AB4422"/>
    <w:rsid w:val="00AB473B"/>
    <w:rsid w:val="00AB493D"/>
    <w:rsid w:val="00AB59C8"/>
    <w:rsid w:val="00AB6551"/>
    <w:rsid w:val="00AB70CF"/>
    <w:rsid w:val="00AC02EB"/>
    <w:rsid w:val="00AC12F5"/>
    <w:rsid w:val="00AC18EB"/>
    <w:rsid w:val="00AC1A7B"/>
    <w:rsid w:val="00AC2311"/>
    <w:rsid w:val="00AC5004"/>
    <w:rsid w:val="00AC5863"/>
    <w:rsid w:val="00AC64E7"/>
    <w:rsid w:val="00AC6A0F"/>
    <w:rsid w:val="00AD0CE6"/>
    <w:rsid w:val="00AD0E0A"/>
    <w:rsid w:val="00AD0ED9"/>
    <w:rsid w:val="00AD2862"/>
    <w:rsid w:val="00AD386B"/>
    <w:rsid w:val="00AD4468"/>
    <w:rsid w:val="00AD45A5"/>
    <w:rsid w:val="00AD4E7B"/>
    <w:rsid w:val="00AD535D"/>
    <w:rsid w:val="00AD5AB9"/>
    <w:rsid w:val="00AD6F0F"/>
    <w:rsid w:val="00AD77F5"/>
    <w:rsid w:val="00AD79E0"/>
    <w:rsid w:val="00AE01D7"/>
    <w:rsid w:val="00AE01FB"/>
    <w:rsid w:val="00AE1802"/>
    <w:rsid w:val="00AE1D7F"/>
    <w:rsid w:val="00AE3047"/>
    <w:rsid w:val="00AE46A5"/>
    <w:rsid w:val="00AE4B66"/>
    <w:rsid w:val="00AE4F95"/>
    <w:rsid w:val="00AE4FCC"/>
    <w:rsid w:val="00AE5389"/>
    <w:rsid w:val="00AE7B54"/>
    <w:rsid w:val="00AE7C04"/>
    <w:rsid w:val="00AF1048"/>
    <w:rsid w:val="00AF1140"/>
    <w:rsid w:val="00AF1B85"/>
    <w:rsid w:val="00AF2315"/>
    <w:rsid w:val="00AF40D7"/>
    <w:rsid w:val="00AF5F96"/>
    <w:rsid w:val="00AF626E"/>
    <w:rsid w:val="00AF6490"/>
    <w:rsid w:val="00AF66B2"/>
    <w:rsid w:val="00AF6CEC"/>
    <w:rsid w:val="00AF73C3"/>
    <w:rsid w:val="00AF7706"/>
    <w:rsid w:val="00AF7D37"/>
    <w:rsid w:val="00B00AF9"/>
    <w:rsid w:val="00B015FF"/>
    <w:rsid w:val="00B02D03"/>
    <w:rsid w:val="00B03782"/>
    <w:rsid w:val="00B03DE2"/>
    <w:rsid w:val="00B0494C"/>
    <w:rsid w:val="00B053DA"/>
    <w:rsid w:val="00B0541D"/>
    <w:rsid w:val="00B07CBE"/>
    <w:rsid w:val="00B101EB"/>
    <w:rsid w:val="00B10F10"/>
    <w:rsid w:val="00B11553"/>
    <w:rsid w:val="00B12707"/>
    <w:rsid w:val="00B12E4C"/>
    <w:rsid w:val="00B13541"/>
    <w:rsid w:val="00B1374A"/>
    <w:rsid w:val="00B14FEB"/>
    <w:rsid w:val="00B15655"/>
    <w:rsid w:val="00B17472"/>
    <w:rsid w:val="00B21400"/>
    <w:rsid w:val="00B23A36"/>
    <w:rsid w:val="00B23C40"/>
    <w:rsid w:val="00B24770"/>
    <w:rsid w:val="00B24D95"/>
    <w:rsid w:val="00B25541"/>
    <w:rsid w:val="00B25817"/>
    <w:rsid w:val="00B25948"/>
    <w:rsid w:val="00B25AC2"/>
    <w:rsid w:val="00B2634B"/>
    <w:rsid w:val="00B2690E"/>
    <w:rsid w:val="00B26A0E"/>
    <w:rsid w:val="00B26AED"/>
    <w:rsid w:val="00B272F5"/>
    <w:rsid w:val="00B309D0"/>
    <w:rsid w:val="00B30DC7"/>
    <w:rsid w:val="00B30EEB"/>
    <w:rsid w:val="00B31508"/>
    <w:rsid w:val="00B3166E"/>
    <w:rsid w:val="00B318C0"/>
    <w:rsid w:val="00B31BB2"/>
    <w:rsid w:val="00B31FAE"/>
    <w:rsid w:val="00B3233C"/>
    <w:rsid w:val="00B3315C"/>
    <w:rsid w:val="00B337DD"/>
    <w:rsid w:val="00B3401F"/>
    <w:rsid w:val="00B3534C"/>
    <w:rsid w:val="00B356FF"/>
    <w:rsid w:val="00B368D6"/>
    <w:rsid w:val="00B378A2"/>
    <w:rsid w:val="00B37CF1"/>
    <w:rsid w:val="00B37D92"/>
    <w:rsid w:val="00B408F4"/>
    <w:rsid w:val="00B41B5A"/>
    <w:rsid w:val="00B41C4F"/>
    <w:rsid w:val="00B43C3C"/>
    <w:rsid w:val="00B442C9"/>
    <w:rsid w:val="00B4433B"/>
    <w:rsid w:val="00B443F9"/>
    <w:rsid w:val="00B452D7"/>
    <w:rsid w:val="00B4564F"/>
    <w:rsid w:val="00B4598D"/>
    <w:rsid w:val="00B4615D"/>
    <w:rsid w:val="00B4615F"/>
    <w:rsid w:val="00B50908"/>
    <w:rsid w:val="00B511AD"/>
    <w:rsid w:val="00B52941"/>
    <w:rsid w:val="00B5360E"/>
    <w:rsid w:val="00B53790"/>
    <w:rsid w:val="00B53E2B"/>
    <w:rsid w:val="00B55676"/>
    <w:rsid w:val="00B570AF"/>
    <w:rsid w:val="00B577CB"/>
    <w:rsid w:val="00B57A47"/>
    <w:rsid w:val="00B57BF1"/>
    <w:rsid w:val="00B60BCB"/>
    <w:rsid w:val="00B60C95"/>
    <w:rsid w:val="00B614E0"/>
    <w:rsid w:val="00B6190F"/>
    <w:rsid w:val="00B61AA9"/>
    <w:rsid w:val="00B61F52"/>
    <w:rsid w:val="00B61FD4"/>
    <w:rsid w:val="00B63209"/>
    <w:rsid w:val="00B6359C"/>
    <w:rsid w:val="00B63F02"/>
    <w:rsid w:val="00B649F2"/>
    <w:rsid w:val="00B65560"/>
    <w:rsid w:val="00B65F31"/>
    <w:rsid w:val="00B669E2"/>
    <w:rsid w:val="00B70DBB"/>
    <w:rsid w:val="00B70EB5"/>
    <w:rsid w:val="00B70FAE"/>
    <w:rsid w:val="00B715D0"/>
    <w:rsid w:val="00B718F0"/>
    <w:rsid w:val="00B71AD0"/>
    <w:rsid w:val="00B72000"/>
    <w:rsid w:val="00B73AB6"/>
    <w:rsid w:val="00B74731"/>
    <w:rsid w:val="00B74B8A"/>
    <w:rsid w:val="00B75463"/>
    <w:rsid w:val="00B760BA"/>
    <w:rsid w:val="00B76AAA"/>
    <w:rsid w:val="00B76CD9"/>
    <w:rsid w:val="00B77058"/>
    <w:rsid w:val="00B773A3"/>
    <w:rsid w:val="00B80EE1"/>
    <w:rsid w:val="00B817EF"/>
    <w:rsid w:val="00B82515"/>
    <w:rsid w:val="00B82F87"/>
    <w:rsid w:val="00B842B1"/>
    <w:rsid w:val="00B84DBB"/>
    <w:rsid w:val="00B8563B"/>
    <w:rsid w:val="00B86936"/>
    <w:rsid w:val="00B869E2"/>
    <w:rsid w:val="00B86E10"/>
    <w:rsid w:val="00B924C5"/>
    <w:rsid w:val="00B92548"/>
    <w:rsid w:val="00B92A12"/>
    <w:rsid w:val="00B92B1A"/>
    <w:rsid w:val="00B934FA"/>
    <w:rsid w:val="00B96828"/>
    <w:rsid w:val="00B97166"/>
    <w:rsid w:val="00BA049A"/>
    <w:rsid w:val="00BA0D62"/>
    <w:rsid w:val="00BA104E"/>
    <w:rsid w:val="00BA1821"/>
    <w:rsid w:val="00BA28E0"/>
    <w:rsid w:val="00BA2D22"/>
    <w:rsid w:val="00BA30B1"/>
    <w:rsid w:val="00BA31A7"/>
    <w:rsid w:val="00BA4473"/>
    <w:rsid w:val="00BA4B84"/>
    <w:rsid w:val="00BA50A4"/>
    <w:rsid w:val="00BA61EE"/>
    <w:rsid w:val="00BA73F1"/>
    <w:rsid w:val="00BA7BDE"/>
    <w:rsid w:val="00BB1C0B"/>
    <w:rsid w:val="00BB29AB"/>
    <w:rsid w:val="00BB29D8"/>
    <w:rsid w:val="00BB3E69"/>
    <w:rsid w:val="00BB5318"/>
    <w:rsid w:val="00BB5EE7"/>
    <w:rsid w:val="00BB6ADD"/>
    <w:rsid w:val="00BB78F3"/>
    <w:rsid w:val="00BC0156"/>
    <w:rsid w:val="00BC01AC"/>
    <w:rsid w:val="00BC160B"/>
    <w:rsid w:val="00BC295E"/>
    <w:rsid w:val="00BC29BB"/>
    <w:rsid w:val="00BC32C7"/>
    <w:rsid w:val="00BC4D07"/>
    <w:rsid w:val="00BC4E22"/>
    <w:rsid w:val="00BC627E"/>
    <w:rsid w:val="00BC6C33"/>
    <w:rsid w:val="00BC78C6"/>
    <w:rsid w:val="00BC79BF"/>
    <w:rsid w:val="00BD1317"/>
    <w:rsid w:val="00BD1723"/>
    <w:rsid w:val="00BD2075"/>
    <w:rsid w:val="00BD2B74"/>
    <w:rsid w:val="00BD359A"/>
    <w:rsid w:val="00BD3E88"/>
    <w:rsid w:val="00BD4C47"/>
    <w:rsid w:val="00BD5201"/>
    <w:rsid w:val="00BD5628"/>
    <w:rsid w:val="00BD569B"/>
    <w:rsid w:val="00BD59BB"/>
    <w:rsid w:val="00BE03B4"/>
    <w:rsid w:val="00BE144C"/>
    <w:rsid w:val="00BE173D"/>
    <w:rsid w:val="00BE1B0E"/>
    <w:rsid w:val="00BE1B53"/>
    <w:rsid w:val="00BE2D91"/>
    <w:rsid w:val="00BE4A1D"/>
    <w:rsid w:val="00BE6EF9"/>
    <w:rsid w:val="00BE7BA7"/>
    <w:rsid w:val="00BF0671"/>
    <w:rsid w:val="00BF095F"/>
    <w:rsid w:val="00BF167F"/>
    <w:rsid w:val="00BF26A9"/>
    <w:rsid w:val="00BF44EA"/>
    <w:rsid w:val="00BF56C1"/>
    <w:rsid w:val="00BF5B2A"/>
    <w:rsid w:val="00BF671D"/>
    <w:rsid w:val="00BF6913"/>
    <w:rsid w:val="00BF6B3E"/>
    <w:rsid w:val="00BF7AB0"/>
    <w:rsid w:val="00BF7F94"/>
    <w:rsid w:val="00C00158"/>
    <w:rsid w:val="00C01837"/>
    <w:rsid w:val="00C0191A"/>
    <w:rsid w:val="00C02321"/>
    <w:rsid w:val="00C03B78"/>
    <w:rsid w:val="00C050C1"/>
    <w:rsid w:val="00C059AD"/>
    <w:rsid w:val="00C05DF6"/>
    <w:rsid w:val="00C065CC"/>
    <w:rsid w:val="00C07C25"/>
    <w:rsid w:val="00C07F76"/>
    <w:rsid w:val="00C10096"/>
    <w:rsid w:val="00C1022B"/>
    <w:rsid w:val="00C10260"/>
    <w:rsid w:val="00C10721"/>
    <w:rsid w:val="00C10EA7"/>
    <w:rsid w:val="00C11981"/>
    <w:rsid w:val="00C12E79"/>
    <w:rsid w:val="00C13BA5"/>
    <w:rsid w:val="00C14331"/>
    <w:rsid w:val="00C156DB"/>
    <w:rsid w:val="00C16A9B"/>
    <w:rsid w:val="00C1714C"/>
    <w:rsid w:val="00C17451"/>
    <w:rsid w:val="00C17965"/>
    <w:rsid w:val="00C201DB"/>
    <w:rsid w:val="00C208A0"/>
    <w:rsid w:val="00C215FD"/>
    <w:rsid w:val="00C22062"/>
    <w:rsid w:val="00C226BF"/>
    <w:rsid w:val="00C2274E"/>
    <w:rsid w:val="00C22BB9"/>
    <w:rsid w:val="00C22CD7"/>
    <w:rsid w:val="00C23179"/>
    <w:rsid w:val="00C30233"/>
    <w:rsid w:val="00C3114A"/>
    <w:rsid w:val="00C312A4"/>
    <w:rsid w:val="00C31786"/>
    <w:rsid w:val="00C32DEB"/>
    <w:rsid w:val="00C33BCC"/>
    <w:rsid w:val="00C34884"/>
    <w:rsid w:val="00C35232"/>
    <w:rsid w:val="00C3528A"/>
    <w:rsid w:val="00C3545D"/>
    <w:rsid w:val="00C35503"/>
    <w:rsid w:val="00C35999"/>
    <w:rsid w:val="00C35BD1"/>
    <w:rsid w:val="00C364E8"/>
    <w:rsid w:val="00C367C5"/>
    <w:rsid w:val="00C36910"/>
    <w:rsid w:val="00C36D4E"/>
    <w:rsid w:val="00C3712C"/>
    <w:rsid w:val="00C37AAE"/>
    <w:rsid w:val="00C37BAF"/>
    <w:rsid w:val="00C40C01"/>
    <w:rsid w:val="00C41286"/>
    <w:rsid w:val="00C416B2"/>
    <w:rsid w:val="00C41C06"/>
    <w:rsid w:val="00C41F8B"/>
    <w:rsid w:val="00C44659"/>
    <w:rsid w:val="00C453F3"/>
    <w:rsid w:val="00C4610A"/>
    <w:rsid w:val="00C46764"/>
    <w:rsid w:val="00C46C15"/>
    <w:rsid w:val="00C470B7"/>
    <w:rsid w:val="00C47E16"/>
    <w:rsid w:val="00C50574"/>
    <w:rsid w:val="00C53173"/>
    <w:rsid w:val="00C53A3B"/>
    <w:rsid w:val="00C5488D"/>
    <w:rsid w:val="00C55FCC"/>
    <w:rsid w:val="00C563A1"/>
    <w:rsid w:val="00C56658"/>
    <w:rsid w:val="00C5673C"/>
    <w:rsid w:val="00C56955"/>
    <w:rsid w:val="00C56F56"/>
    <w:rsid w:val="00C573FA"/>
    <w:rsid w:val="00C57E93"/>
    <w:rsid w:val="00C60217"/>
    <w:rsid w:val="00C60594"/>
    <w:rsid w:val="00C60FED"/>
    <w:rsid w:val="00C617CE"/>
    <w:rsid w:val="00C64703"/>
    <w:rsid w:val="00C64748"/>
    <w:rsid w:val="00C67E7F"/>
    <w:rsid w:val="00C70D79"/>
    <w:rsid w:val="00C7140E"/>
    <w:rsid w:val="00C71DBD"/>
    <w:rsid w:val="00C71E0C"/>
    <w:rsid w:val="00C71FA8"/>
    <w:rsid w:val="00C71FC6"/>
    <w:rsid w:val="00C7235D"/>
    <w:rsid w:val="00C72B30"/>
    <w:rsid w:val="00C72E49"/>
    <w:rsid w:val="00C73A06"/>
    <w:rsid w:val="00C74108"/>
    <w:rsid w:val="00C741D3"/>
    <w:rsid w:val="00C74895"/>
    <w:rsid w:val="00C74D4D"/>
    <w:rsid w:val="00C74DC3"/>
    <w:rsid w:val="00C75FEE"/>
    <w:rsid w:val="00C7708F"/>
    <w:rsid w:val="00C77B34"/>
    <w:rsid w:val="00C8076F"/>
    <w:rsid w:val="00C80871"/>
    <w:rsid w:val="00C80925"/>
    <w:rsid w:val="00C8122C"/>
    <w:rsid w:val="00C814F7"/>
    <w:rsid w:val="00C815A6"/>
    <w:rsid w:val="00C81C37"/>
    <w:rsid w:val="00C81F20"/>
    <w:rsid w:val="00C82AB0"/>
    <w:rsid w:val="00C82DCF"/>
    <w:rsid w:val="00C831E2"/>
    <w:rsid w:val="00C83EAE"/>
    <w:rsid w:val="00C84037"/>
    <w:rsid w:val="00C844F4"/>
    <w:rsid w:val="00C85A85"/>
    <w:rsid w:val="00C85ACB"/>
    <w:rsid w:val="00C86284"/>
    <w:rsid w:val="00C86D2E"/>
    <w:rsid w:val="00C86E26"/>
    <w:rsid w:val="00C871C7"/>
    <w:rsid w:val="00C90195"/>
    <w:rsid w:val="00C9224D"/>
    <w:rsid w:val="00C923F4"/>
    <w:rsid w:val="00C92BEB"/>
    <w:rsid w:val="00C92C5D"/>
    <w:rsid w:val="00C92F4B"/>
    <w:rsid w:val="00C93231"/>
    <w:rsid w:val="00C93C56"/>
    <w:rsid w:val="00C93EB0"/>
    <w:rsid w:val="00C94A15"/>
    <w:rsid w:val="00C955BA"/>
    <w:rsid w:val="00C9561C"/>
    <w:rsid w:val="00C972E2"/>
    <w:rsid w:val="00C97F0C"/>
    <w:rsid w:val="00CA0DAB"/>
    <w:rsid w:val="00CA1A92"/>
    <w:rsid w:val="00CA1C0D"/>
    <w:rsid w:val="00CA2439"/>
    <w:rsid w:val="00CA28E9"/>
    <w:rsid w:val="00CA2FFB"/>
    <w:rsid w:val="00CA4146"/>
    <w:rsid w:val="00CA5129"/>
    <w:rsid w:val="00CA67AF"/>
    <w:rsid w:val="00CA782C"/>
    <w:rsid w:val="00CB1DE0"/>
    <w:rsid w:val="00CB3855"/>
    <w:rsid w:val="00CB38D7"/>
    <w:rsid w:val="00CB4966"/>
    <w:rsid w:val="00CB69E2"/>
    <w:rsid w:val="00CB6A06"/>
    <w:rsid w:val="00CB6FC1"/>
    <w:rsid w:val="00CC05CF"/>
    <w:rsid w:val="00CC097E"/>
    <w:rsid w:val="00CC0B95"/>
    <w:rsid w:val="00CC166F"/>
    <w:rsid w:val="00CC24F1"/>
    <w:rsid w:val="00CC2856"/>
    <w:rsid w:val="00CC3285"/>
    <w:rsid w:val="00CC6108"/>
    <w:rsid w:val="00CC6361"/>
    <w:rsid w:val="00CC6546"/>
    <w:rsid w:val="00CC7DC2"/>
    <w:rsid w:val="00CD0367"/>
    <w:rsid w:val="00CD036B"/>
    <w:rsid w:val="00CD0879"/>
    <w:rsid w:val="00CD0A9C"/>
    <w:rsid w:val="00CD0C3E"/>
    <w:rsid w:val="00CD1986"/>
    <w:rsid w:val="00CD200C"/>
    <w:rsid w:val="00CD2C52"/>
    <w:rsid w:val="00CD49B6"/>
    <w:rsid w:val="00CD5030"/>
    <w:rsid w:val="00CD52AF"/>
    <w:rsid w:val="00CD5474"/>
    <w:rsid w:val="00CD54E3"/>
    <w:rsid w:val="00CD5C03"/>
    <w:rsid w:val="00CD7730"/>
    <w:rsid w:val="00CE00B6"/>
    <w:rsid w:val="00CE1191"/>
    <w:rsid w:val="00CE182C"/>
    <w:rsid w:val="00CE2CD1"/>
    <w:rsid w:val="00CE3415"/>
    <w:rsid w:val="00CE34FE"/>
    <w:rsid w:val="00CE543B"/>
    <w:rsid w:val="00CE5665"/>
    <w:rsid w:val="00CE6937"/>
    <w:rsid w:val="00CE6954"/>
    <w:rsid w:val="00CF06DE"/>
    <w:rsid w:val="00CF1342"/>
    <w:rsid w:val="00CF1756"/>
    <w:rsid w:val="00CF1ABA"/>
    <w:rsid w:val="00CF49B4"/>
    <w:rsid w:val="00CF4BE1"/>
    <w:rsid w:val="00CF4C87"/>
    <w:rsid w:val="00CF561A"/>
    <w:rsid w:val="00CF5A4D"/>
    <w:rsid w:val="00CF602F"/>
    <w:rsid w:val="00CF66F6"/>
    <w:rsid w:val="00CF6B02"/>
    <w:rsid w:val="00CF6DFA"/>
    <w:rsid w:val="00D023BC"/>
    <w:rsid w:val="00D02A88"/>
    <w:rsid w:val="00D047B1"/>
    <w:rsid w:val="00D05955"/>
    <w:rsid w:val="00D06EBF"/>
    <w:rsid w:val="00D10AF2"/>
    <w:rsid w:val="00D10C00"/>
    <w:rsid w:val="00D10CEF"/>
    <w:rsid w:val="00D11432"/>
    <w:rsid w:val="00D11812"/>
    <w:rsid w:val="00D11932"/>
    <w:rsid w:val="00D1289D"/>
    <w:rsid w:val="00D13D19"/>
    <w:rsid w:val="00D14404"/>
    <w:rsid w:val="00D1461F"/>
    <w:rsid w:val="00D15DC1"/>
    <w:rsid w:val="00D165B9"/>
    <w:rsid w:val="00D171D6"/>
    <w:rsid w:val="00D172B9"/>
    <w:rsid w:val="00D17C0D"/>
    <w:rsid w:val="00D17CC6"/>
    <w:rsid w:val="00D20983"/>
    <w:rsid w:val="00D21888"/>
    <w:rsid w:val="00D22F81"/>
    <w:rsid w:val="00D2326E"/>
    <w:rsid w:val="00D257C0"/>
    <w:rsid w:val="00D2693D"/>
    <w:rsid w:val="00D26CEC"/>
    <w:rsid w:val="00D26DFC"/>
    <w:rsid w:val="00D271F1"/>
    <w:rsid w:val="00D27D28"/>
    <w:rsid w:val="00D30FEE"/>
    <w:rsid w:val="00D31257"/>
    <w:rsid w:val="00D319B5"/>
    <w:rsid w:val="00D32C28"/>
    <w:rsid w:val="00D33EF6"/>
    <w:rsid w:val="00D34292"/>
    <w:rsid w:val="00D345BC"/>
    <w:rsid w:val="00D34E84"/>
    <w:rsid w:val="00D352C3"/>
    <w:rsid w:val="00D3596C"/>
    <w:rsid w:val="00D36729"/>
    <w:rsid w:val="00D36B9A"/>
    <w:rsid w:val="00D37D2B"/>
    <w:rsid w:val="00D40656"/>
    <w:rsid w:val="00D40DFD"/>
    <w:rsid w:val="00D41EAC"/>
    <w:rsid w:val="00D424F3"/>
    <w:rsid w:val="00D42E9D"/>
    <w:rsid w:val="00D43CE6"/>
    <w:rsid w:val="00D441D6"/>
    <w:rsid w:val="00D4530A"/>
    <w:rsid w:val="00D45D11"/>
    <w:rsid w:val="00D4622A"/>
    <w:rsid w:val="00D4696A"/>
    <w:rsid w:val="00D46CD4"/>
    <w:rsid w:val="00D47C9A"/>
    <w:rsid w:val="00D50143"/>
    <w:rsid w:val="00D50638"/>
    <w:rsid w:val="00D5100E"/>
    <w:rsid w:val="00D5156F"/>
    <w:rsid w:val="00D5163B"/>
    <w:rsid w:val="00D51886"/>
    <w:rsid w:val="00D51E80"/>
    <w:rsid w:val="00D52ED1"/>
    <w:rsid w:val="00D535B8"/>
    <w:rsid w:val="00D53D2B"/>
    <w:rsid w:val="00D53E8E"/>
    <w:rsid w:val="00D53F94"/>
    <w:rsid w:val="00D544DA"/>
    <w:rsid w:val="00D54F3D"/>
    <w:rsid w:val="00D5558E"/>
    <w:rsid w:val="00D55985"/>
    <w:rsid w:val="00D55CB9"/>
    <w:rsid w:val="00D56DEC"/>
    <w:rsid w:val="00D57202"/>
    <w:rsid w:val="00D576E5"/>
    <w:rsid w:val="00D57B86"/>
    <w:rsid w:val="00D57B93"/>
    <w:rsid w:val="00D57E7F"/>
    <w:rsid w:val="00D618E9"/>
    <w:rsid w:val="00D61932"/>
    <w:rsid w:val="00D61DD7"/>
    <w:rsid w:val="00D61E32"/>
    <w:rsid w:val="00D63C69"/>
    <w:rsid w:val="00D642E6"/>
    <w:rsid w:val="00D643C0"/>
    <w:rsid w:val="00D662B6"/>
    <w:rsid w:val="00D67032"/>
    <w:rsid w:val="00D67033"/>
    <w:rsid w:val="00D672AA"/>
    <w:rsid w:val="00D712B5"/>
    <w:rsid w:val="00D720BD"/>
    <w:rsid w:val="00D723FE"/>
    <w:rsid w:val="00D73AA8"/>
    <w:rsid w:val="00D759B7"/>
    <w:rsid w:val="00D76284"/>
    <w:rsid w:val="00D763B0"/>
    <w:rsid w:val="00D76CBA"/>
    <w:rsid w:val="00D77B5D"/>
    <w:rsid w:val="00D81759"/>
    <w:rsid w:val="00D825E4"/>
    <w:rsid w:val="00D83BCB"/>
    <w:rsid w:val="00D85811"/>
    <w:rsid w:val="00D85FFC"/>
    <w:rsid w:val="00D90578"/>
    <w:rsid w:val="00D92F77"/>
    <w:rsid w:val="00D93B59"/>
    <w:rsid w:val="00D93E75"/>
    <w:rsid w:val="00D94FF1"/>
    <w:rsid w:val="00D969D5"/>
    <w:rsid w:val="00D96AFC"/>
    <w:rsid w:val="00D96DB4"/>
    <w:rsid w:val="00D97879"/>
    <w:rsid w:val="00DA0065"/>
    <w:rsid w:val="00DA0554"/>
    <w:rsid w:val="00DA56CC"/>
    <w:rsid w:val="00DA5A2C"/>
    <w:rsid w:val="00DA6084"/>
    <w:rsid w:val="00DA6B44"/>
    <w:rsid w:val="00DB2597"/>
    <w:rsid w:val="00DB31A9"/>
    <w:rsid w:val="00DB390D"/>
    <w:rsid w:val="00DB3BDF"/>
    <w:rsid w:val="00DB448B"/>
    <w:rsid w:val="00DB4BDC"/>
    <w:rsid w:val="00DB506E"/>
    <w:rsid w:val="00DB57C1"/>
    <w:rsid w:val="00DB60E1"/>
    <w:rsid w:val="00DB73B9"/>
    <w:rsid w:val="00DB7DF1"/>
    <w:rsid w:val="00DB7FF7"/>
    <w:rsid w:val="00DC10CE"/>
    <w:rsid w:val="00DC10EB"/>
    <w:rsid w:val="00DC12D4"/>
    <w:rsid w:val="00DC134A"/>
    <w:rsid w:val="00DC22C2"/>
    <w:rsid w:val="00DC5446"/>
    <w:rsid w:val="00DC5D45"/>
    <w:rsid w:val="00DC7778"/>
    <w:rsid w:val="00DD1202"/>
    <w:rsid w:val="00DD15B9"/>
    <w:rsid w:val="00DD33F6"/>
    <w:rsid w:val="00DD35AE"/>
    <w:rsid w:val="00DD46F1"/>
    <w:rsid w:val="00DD49AA"/>
    <w:rsid w:val="00DD4C96"/>
    <w:rsid w:val="00DD518A"/>
    <w:rsid w:val="00DD5868"/>
    <w:rsid w:val="00DD763F"/>
    <w:rsid w:val="00DD7787"/>
    <w:rsid w:val="00DD77AD"/>
    <w:rsid w:val="00DD79B3"/>
    <w:rsid w:val="00DD7A72"/>
    <w:rsid w:val="00DE00FA"/>
    <w:rsid w:val="00DE051E"/>
    <w:rsid w:val="00DE0A65"/>
    <w:rsid w:val="00DE19E4"/>
    <w:rsid w:val="00DE2540"/>
    <w:rsid w:val="00DE3594"/>
    <w:rsid w:val="00DE37C8"/>
    <w:rsid w:val="00DE4391"/>
    <w:rsid w:val="00DE645E"/>
    <w:rsid w:val="00DE67DD"/>
    <w:rsid w:val="00DE79E1"/>
    <w:rsid w:val="00DF10E5"/>
    <w:rsid w:val="00DF13E8"/>
    <w:rsid w:val="00DF23B4"/>
    <w:rsid w:val="00DF2524"/>
    <w:rsid w:val="00DF29E9"/>
    <w:rsid w:val="00DF3463"/>
    <w:rsid w:val="00DF3609"/>
    <w:rsid w:val="00DF4270"/>
    <w:rsid w:val="00DF4905"/>
    <w:rsid w:val="00DF584C"/>
    <w:rsid w:val="00DF5AE8"/>
    <w:rsid w:val="00DF6592"/>
    <w:rsid w:val="00E00C8A"/>
    <w:rsid w:val="00E011AD"/>
    <w:rsid w:val="00E01F19"/>
    <w:rsid w:val="00E02B0E"/>
    <w:rsid w:val="00E02C47"/>
    <w:rsid w:val="00E02C52"/>
    <w:rsid w:val="00E02DA5"/>
    <w:rsid w:val="00E02FA0"/>
    <w:rsid w:val="00E04264"/>
    <w:rsid w:val="00E068F7"/>
    <w:rsid w:val="00E07254"/>
    <w:rsid w:val="00E10B83"/>
    <w:rsid w:val="00E10F7B"/>
    <w:rsid w:val="00E1156B"/>
    <w:rsid w:val="00E119D7"/>
    <w:rsid w:val="00E126D1"/>
    <w:rsid w:val="00E1375F"/>
    <w:rsid w:val="00E15ECD"/>
    <w:rsid w:val="00E15F1E"/>
    <w:rsid w:val="00E166D5"/>
    <w:rsid w:val="00E178A6"/>
    <w:rsid w:val="00E17F3F"/>
    <w:rsid w:val="00E2098C"/>
    <w:rsid w:val="00E209BF"/>
    <w:rsid w:val="00E20F28"/>
    <w:rsid w:val="00E213E7"/>
    <w:rsid w:val="00E2173B"/>
    <w:rsid w:val="00E21D4C"/>
    <w:rsid w:val="00E22056"/>
    <w:rsid w:val="00E22799"/>
    <w:rsid w:val="00E2388A"/>
    <w:rsid w:val="00E23E98"/>
    <w:rsid w:val="00E23F97"/>
    <w:rsid w:val="00E242B9"/>
    <w:rsid w:val="00E24536"/>
    <w:rsid w:val="00E25928"/>
    <w:rsid w:val="00E2618B"/>
    <w:rsid w:val="00E270CF"/>
    <w:rsid w:val="00E27A17"/>
    <w:rsid w:val="00E27BAA"/>
    <w:rsid w:val="00E3187F"/>
    <w:rsid w:val="00E31B22"/>
    <w:rsid w:val="00E31CE3"/>
    <w:rsid w:val="00E3291E"/>
    <w:rsid w:val="00E32A46"/>
    <w:rsid w:val="00E337D5"/>
    <w:rsid w:val="00E33959"/>
    <w:rsid w:val="00E34366"/>
    <w:rsid w:val="00E344B6"/>
    <w:rsid w:val="00E34F6E"/>
    <w:rsid w:val="00E35080"/>
    <w:rsid w:val="00E36CC4"/>
    <w:rsid w:val="00E4016A"/>
    <w:rsid w:val="00E40C91"/>
    <w:rsid w:val="00E40E47"/>
    <w:rsid w:val="00E41256"/>
    <w:rsid w:val="00E41381"/>
    <w:rsid w:val="00E43078"/>
    <w:rsid w:val="00E4404A"/>
    <w:rsid w:val="00E448B2"/>
    <w:rsid w:val="00E448B7"/>
    <w:rsid w:val="00E44F25"/>
    <w:rsid w:val="00E450EC"/>
    <w:rsid w:val="00E47107"/>
    <w:rsid w:val="00E47FE4"/>
    <w:rsid w:val="00E501D9"/>
    <w:rsid w:val="00E50ACD"/>
    <w:rsid w:val="00E5132A"/>
    <w:rsid w:val="00E516C1"/>
    <w:rsid w:val="00E52DFC"/>
    <w:rsid w:val="00E54219"/>
    <w:rsid w:val="00E542DA"/>
    <w:rsid w:val="00E5459B"/>
    <w:rsid w:val="00E547C8"/>
    <w:rsid w:val="00E54D2A"/>
    <w:rsid w:val="00E56BF3"/>
    <w:rsid w:val="00E57919"/>
    <w:rsid w:val="00E6057A"/>
    <w:rsid w:val="00E605D4"/>
    <w:rsid w:val="00E6157E"/>
    <w:rsid w:val="00E62BE6"/>
    <w:rsid w:val="00E63944"/>
    <w:rsid w:val="00E64509"/>
    <w:rsid w:val="00E655EC"/>
    <w:rsid w:val="00E65CF4"/>
    <w:rsid w:val="00E66B85"/>
    <w:rsid w:val="00E66D11"/>
    <w:rsid w:val="00E6786E"/>
    <w:rsid w:val="00E67FDD"/>
    <w:rsid w:val="00E7029B"/>
    <w:rsid w:val="00E70493"/>
    <w:rsid w:val="00E70816"/>
    <w:rsid w:val="00E71780"/>
    <w:rsid w:val="00E71AA8"/>
    <w:rsid w:val="00E741C2"/>
    <w:rsid w:val="00E75377"/>
    <w:rsid w:val="00E754EC"/>
    <w:rsid w:val="00E75AB4"/>
    <w:rsid w:val="00E76876"/>
    <w:rsid w:val="00E801EB"/>
    <w:rsid w:val="00E8175C"/>
    <w:rsid w:val="00E817B9"/>
    <w:rsid w:val="00E81862"/>
    <w:rsid w:val="00E81FBD"/>
    <w:rsid w:val="00E83D06"/>
    <w:rsid w:val="00E87631"/>
    <w:rsid w:val="00E9409D"/>
    <w:rsid w:val="00E949BE"/>
    <w:rsid w:val="00E94ABA"/>
    <w:rsid w:val="00E94DE2"/>
    <w:rsid w:val="00E94F21"/>
    <w:rsid w:val="00E95101"/>
    <w:rsid w:val="00E95185"/>
    <w:rsid w:val="00E95613"/>
    <w:rsid w:val="00E956A3"/>
    <w:rsid w:val="00E96795"/>
    <w:rsid w:val="00E96C73"/>
    <w:rsid w:val="00E973C3"/>
    <w:rsid w:val="00E97584"/>
    <w:rsid w:val="00E9785B"/>
    <w:rsid w:val="00EA0154"/>
    <w:rsid w:val="00EA06B0"/>
    <w:rsid w:val="00EA19F2"/>
    <w:rsid w:val="00EA1D5E"/>
    <w:rsid w:val="00EA3EAB"/>
    <w:rsid w:val="00EA40D2"/>
    <w:rsid w:val="00EA43D6"/>
    <w:rsid w:val="00EA488A"/>
    <w:rsid w:val="00EA496B"/>
    <w:rsid w:val="00EA5084"/>
    <w:rsid w:val="00EA5AE1"/>
    <w:rsid w:val="00EA6307"/>
    <w:rsid w:val="00EA7F56"/>
    <w:rsid w:val="00EB185C"/>
    <w:rsid w:val="00EB236C"/>
    <w:rsid w:val="00EB31CA"/>
    <w:rsid w:val="00EB3D16"/>
    <w:rsid w:val="00EB3E4A"/>
    <w:rsid w:val="00EB405B"/>
    <w:rsid w:val="00EB4488"/>
    <w:rsid w:val="00EB4768"/>
    <w:rsid w:val="00EB4FF3"/>
    <w:rsid w:val="00EB679B"/>
    <w:rsid w:val="00EB69B3"/>
    <w:rsid w:val="00EB7EB2"/>
    <w:rsid w:val="00EC0A84"/>
    <w:rsid w:val="00EC1190"/>
    <w:rsid w:val="00EC165E"/>
    <w:rsid w:val="00EC1BBE"/>
    <w:rsid w:val="00EC204D"/>
    <w:rsid w:val="00EC29B9"/>
    <w:rsid w:val="00EC2EC3"/>
    <w:rsid w:val="00EC3584"/>
    <w:rsid w:val="00EC3FA5"/>
    <w:rsid w:val="00EC5C4B"/>
    <w:rsid w:val="00EC6553"/>
    <w:rsid w:val="00EC73DE"/>
    <w:rsid w:val="00ED1589"/>
    <w:rsid w:val="00ED2591"/>
    <w:rsid w:val="00ED286F"/>
    <w:rsid w:val="00ED2CE7"/>
    <w:rsid w:val="00ED32B2"/>
    <w:rsid w:val="00ED3CBD"/>
    <w:rsid w:val="00ED4356"/>
    <w:rsid w:val="00ED4F55"/>
    <w:rsid w:val="00ED54A6"/>
    <w:rsid w:val="00ED5F5B"/>
    <w:rsid w:val="00ED7529"/>
    <w:rsid w:val="00EE0698"/>
    <w:rsid w:val="00EE0B70"/>
    <w:rsid w:val="00EE10DC"/>
    <w:rsid w:val="00EE1E71"/>
    <w:rsid w:val="00EE2889"/>
    <w:rsid w:val="00EE39DD"/>
    <w:rsid w:val="00EE4C2B"/>
    <w:rsid w:val="00EE6129"/>
    <w:rsid w:val="00EE65EE"/>
    <w:rsid w:val="00EE66F2"/>
    <w:rsid w:val="00EE6C35"/>
    <w:rsid w:val="00EF04F8"/>
    <w:rsid w:val="00EF1D39"/>
    <w:rsid w:val="00EF45A9"/>
    <w:rsid w:val="00EF537A"/>
    <w:rsid w:val="00EF5FB1"/>
    <w:rsid w:val="00EF6917"/>
    <w:rsid w:val="00EF6A70"/>
    <w:rsid w:val="00EF6D59"/>
    <w:rsid w:val="00EF75A2"/>
    <w:rsid w:val="00EF7C03"/>
    <w:rsid w:val="00F00E58"/>
    <w:rsid w:val="00F019CD"/>
    <w:rsid w:val="00F020C6"/>
    <w:rsid w:val="00F023BE"/>
    <w:rsid w:val="00F02644"/>
    <w:rsid w:val="00F02FA0"/>
    <w:rsid w:val="00F03EE1"/>
    <w:rsid w:val="00F04129"/>
    <w:rsid w:val="00F04568"/>
    <w:rsid w:val="00F04746"/>
    <w:rsid w:val="00F04ED9"/>
    <w:rsid w:val="00F05489"/>
    <w:rsid w:val="00F0667B"/>
    <w:rsid w:val="00F06E42"/>
    <w:rsid w:val="00F06FAF"/>
    <w:rsid w:val="00F07168"/>
    <w:rsid w:val="00F07184"/>
    <w:rsid w:val="00F07573"/>
    <w:rsid w:val="00F10286"/>
    <w:rsid w:val="00F1041C"/>
    <w:rsid w:val="00F1234B"/>
    <w:rsid w:val="00F12B34"/>
    <w:rsid w:val="00F131FF"/>
    <w:rsid w:val="00F1344E"/>
    <w:rsid w:val="00F13AE6"/>
    <w:rsid w:val="00F13CCD"/>
    <w:rsid w:val="00F14199"/>
    <w:rsid w:val="00F144C7"/>
    <w:rsid w:val="00F157BB"/>
    <w:rsid w:val="00F16101"/>
    <w:rsid w:val="00F1640F"/>
    <w:rsid w:val="00F16701"/>
    <w:rsid w:val="00F16B80"/>
    <w:rsid w:val="00F203CD"/>
    <w:rsid w:val="00F215D6"/>
    <w:rsid w:val="00F223A9"/>
    <w:rsid w:val="00F2325F"/>
    <w:rsid w:val="00F235F7"/>
    <w:rsid w:val="00F245B6"/>
    <w:rsid w:val="00F2478A"/>
    <w:rsid w:val="00F25358"/>
    <w:rsid w:val="00F263EF"/>
    <w:rsid w:val="00F26D47"/>
    <w:rsid w:val="00F27D45"/>
    <w:rsid w:val="00F30C79"/>
    <w:rsid w:val="00F30DD4"/>
    <w:rsid w:val="00F31527"/>
    <w:rsid w:val="00F32626"/>
    <w:rsid w:val="00F32700"/>
    <w:rsid w:val="00F32E81"/>
    <w:rsid w:val="00F3354F"/>
    <w:rsid w:val="00F33D1F"/>
    <w:rsid w:val="00F3476C"/>
    <w:rsid w:val="00F35623"/>
    <w:rsid w:val="00F36293"/>
    <w:rsid w:val="00F362FE"/>
    <w:rsid w:val="00F37F61"/>
    <w:rsid w:val="00F40D38"/>
    <w:rsid w:val="00F4136E"/>
    <w:rsid w:val="00F41709"/>
    <w:rsid w:val="00F42156"/>
    <w:rsid w:val="00F4321F"/>
    <w:rsid w:val="00F44323"/>
    <w:rsid w:val="00F4436C"/>
    <w:rsid w:val="00F444EF"/>
    <w:rsid w:val="00F4513A"/>
    <w:rsid w:val="00F4590F"/>
    <w:rsid w:val="00F45A15"/>
    <w:rsid w:val="00F46C8F"/>
    <w:rsid w:val="00F51A03"/>
    <w:rsid w:val="00F5222B"/>
    <w:rsid w:val="00F524C3"/>
    <w:rsid w:val="00F52884"/>
    <w:rsid w:val="00F5494B"/>
    <w:rsid w:val="00F54BDB"/>
    <w:rsid w:val="00F54FD8"/>
    <w:rsid w:val="00F551CF"/>
    <w:rsid w:val="00F5703E"/>
    <w:rsid w:val="00F5742E"/>
    <w:rsid w:val="00F60156"/>
    <w:rsid w:val="00F603D3"/>
    <w:rsid w:val="00F60A60"/>
    <w:rsid w:val="00F60E2A"/>
    <w:rsid w:val="00F60E8B"/>
    <w:rsid w:val="00F6138B"/>
    <w:rsid w:val="00F619F7"/>
    <w:rsid w:val="00F622D1"/>
    <w:rsid w:val="00F62FD1"/>
    <w:rsid w:val="00F63724"/>
    <w:rsid w:val="00F63850"/>
    <w:rsid w:val="00F64BC0"/>
    <w:rsid w:val="00F64C1A"/>
    <w:rsid w:val="00F64C54"/>
    <w:rsid w:val="00F65720"/>
    <w:rsid w:val="00F66394"/>
    <w:rsid w:val="00F67D91"/>
    <w:rsid w:val="00F7048E"/>
    <w:rsid w:val="00F70BC8"/>
    <w:rsid w:val="00F710F4"/>
    <w:rsid w:val="00F71D83"/>
    <w:rsid w:val="00F72002"/>
    <w:rsid w:val="00F72A3E"/>
    <w:rsid w:val="00F73A9B"/>
    <w:rsid w:val="00F73EAE"/>
    <w:rsid w:val="00F74988"/>
    <w:rsid w:val="00F74C12"/>
    <w:rsid w:val="00F75A77"/>
    <w:rsid w:val="00F76997"/>
    <w:rsid w:val="00F772CE"/>
    <w:rsid w:val="00F77FF1"/>
    <w:rsid w:val="00F81A8A"/>
    <w:rsid w:val="00F81BD8"/>
    <w:rsid w:val="00F83A98"/>
    <w:rsid w:val="00F83D08"/>
    <w:rsid w:val="00F848F3"/>
    <w:rsid w:val="00F85D35"/>
    <w:rsid w:val="00F8680F"/>
    <w:rsid w:val="00F87119"/>
    <w:rsid w:val="00F90072"/>
    <w:rsid w:val="00F908AE"/>
    <w:rsid w:val="00F90F6D"/>
    <w:rsid w:val="00F91B8B"/>
    <w:rsid w:val="00F920C5"/>
    <w:rsid w:val="00F942F2"/>
    <w:rsid w:val="00F94E43"/>
    <w:rsid w:val="00F96753"/>
    <w:rsid w:val="00F96F09"/>
    <w:rsid w:val="00F975BB"/>
    <w:rsid w:val="00F97FA7"/>
    <w:rsid w:val="00FA0BA1"/>
    <w:rsid w:val="00FA0EBA"/>
    <w:rsid w:val="00FA2997"/>
    <w:rsid w:val="00FA3774"/>
    <w:rsid w:val="00FA4273"/>
    <w:rsid w:val="00FA50A5"/>
    <w:rsid w:val="00FA7122"/>
    <w:rsid w:val="00FA75BB"/>
    <w:rsid w:val="00FB03FE"/>
    <w:rsid w:val="00FB0FAE"/>
    <w:rsid w:val="00FB1919"/>
    <w:rsid w:val="00FB234C"/>
    <w:rsid w:val="00FB3893"/>
    <w:rsid w:val="00FB629B"/>
    <w:rsid w:val="00FB71A7"/>
    <w:rsid w:val="00FC0BF0"/>
    <w:rsid w:val="00FC2607"/>
    <w:rsid w:val="00FC29CC"/>
    <w:rsid w:val="00FC5118"/>
    <w:rsid w:val="00FD1D35"/>
    <w:rsid w:val="00FD2532"/>
    <w:rsid w:val="00FD2CA5"/>
    <w:rsid w:val="00FD3448"/>
    <w:rsid w:val="00FD5509"/>
    <w:rsid w:val="00FD595B"/>
    <w:rsid w:val="00FD5F82"/>
    <w:rsid w:val="00FD6598"/>
    <w:rsid w:val="00FD6878"/>
    <w:rsid w:val="00FD75D1"/>
    <w:rsid w:val="00FD7BD5"/>
    <w:rsid w:val="00FD7FA1"/>
    <w:rsid w:val="00FE01E8"/>
    <w:rsid w:val="00FE16D4"/>
    <w:rsid w:val="00FE28D5"/>
    <w:rsid w:val="00FE2EC0"/>
    <w:rsid w:val="00FE44CE"/>
    <w:rsid w:val="00FE44E8"/>
    <w:rsid w:val="00FE5435"/>
    <w:rsid w:val="00FE55C4"/>
    <w:rsid w:val="00FE5955"/>
    <w:rsid w:val="00FE683F"/>
    <w:rsid w:val="00FE69CC"/>
    <w:rsid w:val="00FE6A21"/>
    <w:rsid w:val="00FE7751"/>
    <w:rsid w:val="00FF042D"/>
    <w:rsid w:val="00FF06A0"/>
    <w:rsid w:val="00FF138E"/>
    <w:rsid w:val="00FF161C"/>
    <w:rsid w:val="00FF36F2"/>
    <w:rsid w:val="00FF46AF"/>
    <w:rsid w:val="00FF48A2"/>
    <w:rsid w:val="00FF53C0"/>
    <w:rsid w:val="00FF5EE9"/>
    <w:rsid w:val="00FF6A26"/>
    <w:rsid w:val="00FF6A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4CDDB9C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Arial Unicode MS" w:hAnsi="Times New Roman" w:cs="Times New Roman"/>
        <w:bdr w:val="nil"/>
        <w:lang w:val="de-DE" w:eastAsia="de-DE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D5474"/>
    <w:pPr>
      <w:spacing w:before="120" w:after="120"/>
      <w:jc w:val="both"/>
    </w:pPr>
    <w:rPr>
      <w:rFonts w:ascii="Calibri" w:hAnsi="Calibri" w:cs="Arial Unicode MS"/>
      <w:sz w:val="22"/>
      <w:szCs w:val="22"/>
      <w:u w:color="000000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539C0"/>
    <w:pPr>
      <w:keepNext/>
      <w:keepLines/>
      <w:spacing w:before="40" w:after="0"/>
      <w:outlineLvl w:val="1"/>
    </w:pPr>
    <w:rPr>
      <w:rFonts w:eastAsiaTheme="majorEastAsia" w:cstheme="majorBidi"/>
      <w:color w:val="2F759E" w:themeColor="accent1" w:themeShade="BF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al1">
    <w:name w:val="Normal1"/>
    <w:rsid w:val="00C871C7"/>
    <w:pPr>
      <w:spacing w:before="120" w:after="120"/>
      <w:jc w:val="both"/>
    </w:pPr>
    <w:rPr>
      <w:rFonts w:ascii="Calibri" w:hAnsi="Calibri" w:cs="Arial Unicode MS"/>
      <w:color w:val="000000"/>
      <w:szCs w:val="24"/>
      <w:u w:color="000000"/>
      <w:lang w:val="en-US" w:eastAsia="en-US"/>
    </w:rPr>
  </w:style>
  <w:style w:type="character" w:styleId="Hyperlink">
    <w:name w:val="Hyperlink"/>
    <w:rPr>
      <w:color w:val="0000FF"/>
      <w:u w:val="single" w:color="0000FF"/>
    </w:rPr>
  </w:style>
  <w:style w:type="table" w:customStyle="1" w:styleId="TableNormal1">
    <w:name w:val="Table Normal1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HeaderFooter">
    <w:name w:val="Header &amp; Footer"/>
    <w:pPr>
      <w:tabs>
        <w:tab w:val="right" w:pos="9020"/>
      </w:tabs>
    </w:pPr>
    <w:rPr>
      <w:rFonts w:ascii="Helvetica" w:hAnsi="Arial Unicode MS" w:cs="Arial Unicode MS"/>
      <w:color w:val="000000"/>
      <w:sz w:val="24"/>
      <w:szCs w:val="24"/>
    </w:rPr>
  </w:style>
  <w:style w:type="paragraph" w:styleId="Footer">
    <w:name w:val="footer"/>
    <w:link w:val="FooterChar"/>
    <w:pPr>
      <w:tabs>
        <w:tab w:val="center" w:pos="4536"/>
        <w:tab w:val="right" w:pos="9072"/>
      </w:tabs>
      <w:spacing w:before="120" w:after="120"/>
      <w:jc w:val="both"/>
    </w:pPr>
    <w:rPr>
      <w:rFonts w:ascii="Calibri" w:hAnsi="Arial Unicode MS" w:cs="Arial Unicode MS"/>
      <w:color w:val="000000"/>
      <w:sz w:val="22"/>
      <w:szCs w:val="22"/>
      <w:u w:color="000000"/>
      <w:lang w:val="en-US"/>
    </w:rPr>
  </w:style>
  <w:style w:type="paragraph" w:customStyle="1" w:styleId="Body">
    <w:name w:val="Body"/>
    <w:pPr>
      <w:spacing w:before="120" w:after="120"/>
      <w:jc w:val="both"/>
    </w:pPr>
    <w:rPr>
      <w:rFonts w:ascii="Calibri" w:eastAsia="Calibri" w:hAnsi="Calibri" w:cs="Calibri"/>
      <w:color w:val="000000"/>
      <w:sz w:val="22"/>
      <w:szCs w:val="22"/>
      <w:u w:color="000000"/>
    </w:rPr>
  </w:style>
  <w:style w:type="paragraph" w:customStyle="1" w:styleId="Default">
    <w:name w:val="Default"/>
    <w:rPr>
      <w:rFonts w:ascii="Helvetica" w:eastAsia="Helvetica" w:hAnsi="Helvetica" w:cs="Helvetica"/>
      <w:color w:val="000000"/>
      <w:sz w:val="22"/>
      <w:szCs w:val="22"/>
    </w:rPr>
  </w:style>
  <w:style w:type="character" w:customStyle="1" w:styleId="Hyperlink0">
    <w:name w:val="Hyperlink.0"/>
    <w:basedOn w:val="Hyperlink"/>
    <w:rPr>
      <w:color w:val="0000FF"/>
      <w:u w:val="single" w:color="0000FF"/>
    </w:rPr>
  </w:style>
  <w:style w:type="numbering" w:customStyle="1" w:styleId="List0">
    <w:name w:val="List 0"/>
    <w:basedOn w:val="ImportedStyle1"/>
    <w:pPr>
      <w:numPr>
        <w:numId w:val="5"/>
      </w:numPr>
    </w:pPr>
  </w:style>
  <w:style w:type="numbering" w:customStyle="1" w:styleId="ImportedStyle1">
    <w:name w:val="Imported Style 1"/>
  </w:style>
  <w:style w:type="character" w:customStyle="1" w:styleId="None">
    <w:name w:val="None"/>
  </w:style>
  <w:style w:type="character" w:customStyle="1" w:styleId="Hyperlink1">
    <w:name w:val="Hyperlink.1"/>
    <w:basedOn w:val="None"/>
    <w:rPr>
      <w:vertAlign w:val="superscript"/>
    </w:rPr>
  </w:style>
  <w:style w:type="character" w:customStyle="1" w:styleId="Hyperlink2">
    <w:name w:val="Hyperlink.2"/>
    <w:basedOn w:val="None"/>
    <w:rPr>
      <w:rFonts w:ascii="Calibri" w:eastAsia="Calibri" w:hAnsi="Calibri" w:cs="Calibri"/>
      <w:vertAlign w:val="superscript"/>
    </w:rPr>
  </w:style>
  <w:style w:type="character" w:customStyle="1" w:styleId="Hyperlink3">
    <w:name w:val="Hyperlink.3"/>
    <w:basedOn w:val="Hyperlink"/>
    <w:rPr>
      <w:color w:val="0000FF"/>
      <w:u w:val="single" w:color="0000FF"/>
      <w:lang w:val="en-US"/>
    </w:rPr>
  </w:style>
  <w:style w:type="character" w:customStyle="1" w:styleId="Hyperlink4">
    <w:name w:val="Hyperlink.4"/>
    <w:basedOn w:val="Hyperlink"/>
    <w:rPr>
      <w:rFonts w:ascii="Calibri" w:eastAsia="Calibri" w:hAnsi="Calibri" w:cs="Calibri"/>
      <w:color w:val="0000FF"/>
      <w:u w:val="single" w:color="0000FF"/>
      <w:lang w:val="en-US"/>
    </w:rPr>
  </w:style>
  <w:style w:type="paragraph" w:customStyle="1" w:styleId="Kleurrijkelijst-accent11">
    <w:name w:val="Kleurrijke lijst - accent 11"/>
    <w:pPr>
      <w:spacing w:before="120" w:after="120"/>
      <w:ind w:left="720"/>
      <w:jc w:val="both"/>
    </w:pPr>
    <w:rPr>
      <w:rFonts w:ascii="Calibri" w:eastAsia="Calibri" w:hAnsi="Calibri" w:cs="Calibri"/>
      <w:color w:val="000000"/>
      <w:sz w:val="22"/>
      <w:szCs w:val="22"/>
      <w:u w:color="000000"/>
      <w:lang w:val="en-US"/>
    </w:rPr>
  </w:style>
  <w:style w:type="paragraph" w:customStyle="1" w:styleId="EndNoteBibliography">
    <w:name w:val="EndNote Bibliography"/>
    <w:pPr>
      <w:spacing w:before="120" w:after="120"/>
      <w:jc w:val="both"/>
    </w:pPr>
    <w:rPr>
      <w:rFonts w:ascii="Calibri" w:eastAsia="Calibri" w:hAnsi="Calibri" w:cs="Calibri"/>
      <w:color w:val="000000"/>
      <w:sz w:val="22"/>
      <w:szCs w:val="22"/>
      <w:u w:color="000000"/>
      <w:lang w:val="en-US"/>
    </w:rPr>
  </w:style>
  <w:style w:type="paragraph" w:styleId="CommentText">
    <w:name w:val="annotation text"/>
    <w:basedOn w:val="Normal"/>
    <w:link w:val="CommentTextChar1"/>
    <w:uiPriority w:val="99"/>
    <w:unhideWhenUsed/>
    <w:rPr>
      <w:sz w:val="24"/>
      <w:szCs w:val="24"/>
    </w:rPr>
  </w:style>
  <w:style w:type="character" w:customStyle="1" w:styleId="CommentTextChar1">
    <w:name w:val="Comment Text Char1"/>
    <w:basedOn w:val="DefaultParagraphFont"/>
    <w:link w:val="CommentText"/>
    <w:uiPriority w:val="99"/>
    <w:rPr>
      <w:sz w:val="24"/>
      <w:szCs w:val="24"/>
    </w:rPr>
  </w:style>
  <w:style w:type="character" w:styleId="CommentReference">
    <w:name w:val="annotation reference"/>
    <w:basedOn w:val="DefaultParagraphFont"/>
    <w:uiPriority w:val="99"/>
    <w:unhideWhenUsed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8004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80044"/>
    <w:rPr>
      <w:rFonts w:ascii="Lucida Grande" w:hAnsi="Lucida Grande" w:cs="Lucida Grande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4325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1"/>
    <w:link w:val="CommentSubject"/>
    <w:uiPriority w:val="99"/>
    <w:semiHidden/>
    <w:rsid w:val="00643258"/>
    <w:rPr>
      <w:b/>
      <w:bCs/>
      <w:sz w:val="24"/>
      <w:szCs w:val="24"/>
    </w:rPr>
  </w:style>
  <w:style w:type="paragraph" w:styleId="Revision">
    <w:name w:val="Revision"/>
    <w:hidden/>
    <w:uiPriority w:val="99"/>
    <w:semiHidden/>
    <w:rsid w:val="00643258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</w:style>
  <w:style w:type="paragraph" w:styleId="PlainText">
    <w:name w:val="Plain Text"/>
    <w:basedOn w:val="Normal"/>
    <w:link w:val="PlainTextChar"/>
    <w:uiPriority w:val="99"/>
    <w:unhideWhenUsed/>
    <w:rsid w:val="00666AB4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ascii="Consolas" w:eastAsiaTheme="minorHAnsi" w:hAnsi="Consolas" w:cstheme="minorBidi"/>
      <w:sz w:val="21"/>
      <w:szCs w:val="21"/>
      <w:bdr w:val="none" w:sz="0" w:space="0" w:color="auto"/>
      <w:lang w:val="nl-NL" w:eastAsia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666AB4"/>
    <w:rPr>
      <w:rFonts w:ascii="Consolas" w:eastAsiaTheme="minorHAnsi" w:hAnsi="Consolas" w:cstheme="minorBidi"/>
      <w:sz w:val="21"/>
      <w:szCs w:val="21"/>
      <w:bdr w:val="none" w:sz="0" w:space="0" w:color="auto"/>
      <w:lang w:val="nl-NL" w:eastAsia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0B51C7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bdr w:val="none" w:sz="0" w:space="0" w:color="auto"/>
      <w:lang w:val="nl-NL" w:eastAsia="nl-NL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0B51C7"/>
    <w:rPr>
      <w:rFonts w:ascii="Courier New" w:eastAsia="Times New Roman" w:hAnsi="Courier New" w:cs="Courier New"/>
      <w:bdr w:val="none" w:sz="0" w:space="0" w:color="auto"/>
      <w:lang w:val="nl-NL" w:eastAsia="nl-NL"/>
    </w:rPr>
  </w:style>
  <w:style w:type="character" w:customStyle="1" w:styleId="CommentTextChar">
    <w:name w:val="Comment Text Char"/>
    <w:basedOn w:val="DefaultParagraphFont"/>
    <w:uiPriority w:val="99"/>
    <w:rsid w:val="00902FDF"/>
    <w:rPr>
      <w:sz w:val="20"/>
      <w:szCs w:val="20"/>
    </w:rPr>
  </w:style>
  <w:style w:type="paragraph" w:styleId="NormalWeb">
    <w:name w:val="Normal (Web)"/>
    <w:basedOn w:val="Normal"/>
    <w:uiPriority w:val="99"/>
    <w:unhideWhenUsed/>
    <w:rsid w:val="00D10CEF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eastAsia="Times New Roman"/>
      <w:sz w:val="24"/>
      <w:szCs w:val="24"/>
      <w:bdr w:val="none" w:sz="0" w:space="0" w:color="auto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A64270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64270"/>
  </w:style>
  <w:style w:type="character" w:customStyle="1" w:styleId="FooterChar">
    <w:name w:val="Footer Char"/>
    <w:basedOn w:val="DefaultParagraphFont"/>
    <w:link w:val="Footer"/>
    <w:rsid w:val="00591404"/>
    <w:rPr>
      <w:rFonts w:ascii="Calibri" w:hAnsi="Arial Unicode MS" w:cs="Arial Unicode MS"/>
      <w:color w:val="000000"/>
      <w:sz w:val="22"/>
      <w:szCs w:val="22"/>
      <w:u w:color="000000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591404"/>
    <w:rPr>
      <w:color w:val="FF00FF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AC18EB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9867D6"/>
    <w:pPr>
      <w:spacing w:after="0"/>
      <w:jc w:val="center"/>
    </w:pPr>
    <w:rPr>
      <w:lang w:val="de-DE"/>
    </w:rPr>
  </w:style>
  <w:style w:type="table" w:styleId="TableGrid">
    <w:name w:val="Table Grid"/>
    <w:basedOn w:val="TableNormal"/>
    <w:uiPriority w:val="39"/>
    <w:rsid w:val="00A3062F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asciiTheme="minorHAnsi" w:eastAsiaTheme="minorEastAsia" w:hAnsiTheme="minorHAnsi" w:cstheme="minorBidi"/>
      <w:sz w:val="24"/>
      <w:szCs w:val="24"/>
      <w:bdr w:val="none" w:sz="0" w:space="0" w:color="auto"/>
      <w:lang w:val="en-US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GridTable2-Accent61">
    <w:name w:val="Grid Table 2 - Accent 61"/>
    <w:basedOn w:val="TableNormal"/>
    <w:uiPriority w:val="47"/>
    <w:rsid w:val="00A4288C"/>
    <w:tblPr>
      <w:tblStyleRowBandSize w:val="1"/>
      <w:tblStyleColBandSize w:val="1"/>
      <w:tblInd w:w="0" w:type="dxa"/>
      <w:tblBorders>
        <w:top w:val="single" w:sz="2" w:space="0" w:color="B758D6" w:themeColor="accent6" w:themeTint="99"/>
        <w:bottom w:val="single" w:sz="2" w:space="0" w:color="B758D6" w:themeColor="accent6" w:themeTint="99"/>
        <w:insideH w:val="single" w:sz="2" w:space="0" w:color="B758D6" w:themeColor="accent6" w:themeTint="99"/>
        <w:insideV w:val="single" w:sz="2" w:space="0" w:color="B758D6" w:themeColor="accent6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B758D6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B758D6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7C7F1" w:themeFill="accent6" w:themeFillTint="33"/>
      </w:tcPr>
    </w:tblStylePr>
    <w:tblStylePr w:type="band1Horz">
      <w:tblPr/>
      <w:tcPr>
        <w:shd w:val="clear" w:color="auto" w:fill="E7C7F1" w:themeFill="accent6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476D54"/>
    <w:rPr>
      <w:color w:val="808080"/>
    </w:rPr>
  </w:style>
  <w:style w:type="paragraph" w:customStyle="1" w:styleId="p1">
    <w:name w:val="p1"/>
    <w:basedOn w:val="Normal"/>
    <w:rsid w:val="00984207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0" w:after="0"/>
      <w:jc w:val="left"/>
    </w:pPr>
    <w:rPr>
      <w:rFonts w:ascii="Helvetica" w:hAnsi="Helvetica" w:cs="Times New Roman"/>
      <w:color w:val="5756D6"/>
      <w:sz w:val="18"/>
      <w:szCs w:val="18"/>
      <w:bdr w:val="none" w:sz="0" w:space="0" w:color="auto"/>
      <w:lang w:eastAsia="en-US"/>
    </w:rPr>
  </w:style>
  <w:style w:type="paragraph" w:customStyle="1" w:styleId="p2">
    <w:name w:val="p2"/>
    <w:basedOn w:val="Normal"/>
    <w:rsid w:val="00984207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0" w:after="0"/>
      <w:jc w:val="left"/>
    </w:pPr>
    <w:rPr>
      <w:rFonts w:ascii="Helvetica" w:hAnsi="Helvetica" w:cs="Times New Roman"/>
      <w:color w:val="5756D6"/>
      <w:sz w:val="18"/>
      <w:szCs w:val="18"/>
      <w:bdr w:val="none" w:sz="0" w:space="0" w:color="auto"/>
      <w:lang w:eastAsia="en-US"/>
    </w:rPr>
  </w:style>
  <w:style w:type="paragraph" w:customStyle="1" w:styleId="p3">
    <w:name w:val="p3"/>
    <w:basedOn w:val="Normal"/>
    <w:rsid w:val="00984207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0" w:after="0"/>
      <w:jc w:val="left"/>
    </w:pPr>
    <w:rPr>
      <w:rFonts w:ascii="Helvetica" w:hAnsi="Helvetica" w:cs="Times New Roman"/>
      <w:sz w:val="18"/>
      <w:szCs w:val="18"/>
      <w:bdr w:val="none" w:sz="0" w:space="0" w:color="auto"/>
      <w:lang w:eastAsia="en-US"/>
    </w:rPr>
  </w:style>
  <w:style w:type="character" w:customStyle="1" w:styleId="s1">
    <w:name w:val="s1"/>
    <w:basedOn w:val="DefaultParagraphFont"/>
    <w:rsid w:val="00984207"/>
  </w:style>
  <w:style w:type="paragraph" w:customStyle="1" w:styleId="Authors">
    <w:name w:val="Authors"/>
    <w:basedOn w:val="Normal"/>
    <w:rsid w:val="009B3397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after="360"/>
      <w:jc w:val="center"/>
    </w:pPr>
    <w:rPr>
      <w:rFonts w:ascii="Times New Roman" w:eastAsia="Times New Roman" w:hAnsi="Times New Roman" w:cs="Times New Roman"/>
      <w:sz w:val="24"/>
      <w:szCs w:val="24"/>
      <w:bdr w:val="none" w:sz="0" w:space="0" w:color="auto"/>
      <w:lang w:eastAsia="en-US"/>
    </w:rPr>
  </w:style>
  <w:style w:type="paragraph" w:customStyle="1" w:styleId="Paragraph">
    <w:name w:val="Paragraph"/>
    <w:basedOn w:val="Normal"/>
    <w:rsid w:val="009B3397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after="0"/>
      <w:ind w:firstLine="720"/>
      <w:jc w:val="left"/>
    </w:pPr>
    <w:rPr>
      <w:rFonts w:ascii="Times New Roman" w:eastAsia="Times New Roman" w:hAnsi="Times New Roman" w:cs="Times New Roman"/>
      <w:sz w:val="24"/>
      <w:szCs w:val="24"/>
      <w:bdr w:val="none" w:sz="0" w:space="0" w:color="auto"/>
      <w:lang w:eastAsia="en-US"/>
    </w:rPr>
  </w:style>
  <w:style w:type="character" w:customStyle="1" w:styleId="s3">
    <w:name w:val="s3"/>
    <w:basedOn w:val="DefaultParagraphFont"/>
    <w:rsid w:val="006E4BAA"/>
    <w:rPr>
      <w:rFonts w:ascii="Arial" w:hAnsi="Arial" w:cs="Arial" w:hint="default"/>
      <w:color w:val="575757"/>
      <w:sz w:val="18"/>
      <w:szCs w:val="18"/>
    </w:rPr>
  </w:style>
  <w:style w:type="character" w:customStyle="1" w:styleId="s2">
    <w:name w:val="s2"/>
    <w:basedOn w:val="DefaultParagraphFont"/>
    <w:rsid w:val="006E4BAA"/>
  </w:style>
  <w:style w:type="character" w:customStyle="1" w:styleId="apple-converted-space">
    <w:name w:val="apple-converted-space"/>
    <w:basedOn w:val="DefaultParagraphFont"/>
    <w:rsid w:val="006E4BAA"/>
  </w:style>
  <w:style w:type="character" w:customStyle="1" w:styleId="Heading2Char">
    <w:name w:val="Heading 2 Char"/>
    <w:basedOn w:val="DefaultParagraphFont"/>
    <w:link w:val="Heading2"/>
    <w:uiPriority w:val="9"/>
    <w:rsid w:val="009539C0"/>
    <w:rPr>
      <w:rFonts w:ascii="Calibri" w:eastAsiaTheme="majorEastAsia" w:hAnsi="Calibri" w:cstheme="majorBidi"/>
      <w:color w:val="2F759E" w:themeColor="accent1" w:themeShade="BF"/>
      <w:sz w:val="24"/>
      <w:szCs w:val="26"/>
      <w:u w:color="000000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00470A"/>
    <w:pPr>
      <w:spacing w:after="0"/>
      <w:jc w:val="left"/>
    </w:pPr>
    <w:rPr>
      <w:rFonts w:asciiTheme="majorHAnsi" w:hAnsiTheme="majorHAnsi"/>
      <w:b/>
      <w:bCs/>
      <w:color w:val="548DD4"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9539C0"/>
    <w:pPr>
      <w:spacing w:before="0" w:after="0"/>
      <w:jc w:val="left"/>
    </w:pPr>
  </w:style>
  <w:style w:type="paragraph" w:styleId="TOC3">
    <w:name w:val="toc 3"/>
    <w:basedOn w:val="Normal"/>
    <w:next w:val="Normal"/>
    <w:autoRedefine/>
    <w:uiPriority w:val="39"/>
    <w:unhideWhenUsed/>
    <w:rsid w:val="0000470A"/>
    <w:pPr>
      <w:spacing w:before="0" w:after="0"/>
      <w:ind w:left="220"/>
      <w:jc w:val="left"/>
    </w:pPr>
    <w:rPr>
      <w:rFonts w:asciiTheme="minorHAnsi" w:hAnsiTheme="minorHAnsi"/>
      <w:i/>
      <w:iCs/>
    </w:rPr>
  </w:style>
  <w:style w:type="paragraph" w:styleId="TOC4">
    <w:name w:val="toc 4"/>
    <w:basedOn w:val="Normal"/>
    <w:next w:val="Normal"/>
    <w:autoRedefine/>
    <w:uiPriority w:val="39"/>
    <w:unhideWhenUsed/>
    <w:rsid w:val="0000470A"/>
    <w:pPr>
      <w:pBdr>
        <w:between w:val="double" w:sz="6" w:space="0" w:color="auto"/>
      </w:pBdr>
      <w:spacing w:before="0" w:after="0"/>
      <w:ind w:left="440"/>
      <w:jc w:val="left"/>
    </w:pPr>
    <w:rPr>
      <w:rFonts w:asciiTheme="minorHAnsi" w:hAnsi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00470A"/>
    <w:pPr>
      <w:pBdr>
        <w:between w:val="double" w:sz="6" w:space="0" w:color="auto"/>
      </w:pBdr>
      <w:spacing w:before="0" w:after="0"/>
      <w:ind w:left="660"/>
      <w:jc w:val="left"/>
    </w:pPr>
    <w:rPr>
      <w:rFonts w:asciiTheme="minorHAnsi" w:hAnsi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00470A"/>
    <w:pPr>
      <w:pBdr>
        <w:between w:val="double" w:sz="6" w:space="0" w:color="auto"/>
      </w:pBdr>
      <w:spacing w:before="0" w:after="0"/>
      <w:ind w:left="880"/>
      <w:jc w:val="left"/>
    </w:pPr>
    <w:rPr>
      <w:rFonts w:asciiTheme="minorHAnsi" w:hAnsi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00470A"/>
    <w:pPr>
      <w:pBdr>
        <w:between w:val="double" w:sz="6" w:space="0" w:color="auto"/>
      </w:pBdr>
      <w:spacing w:before="0" w:after="0"/>
      <w:ind w:left="1100"/>
      <w:jc w:val="left"/>
    </w:pPr>
    <w:rPr>
      <w:rFonts w:asciiTheme="minorHAnsi" w:hAnsi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00470A"/>
    <w:pPr>
      <w:pBdr>
        <w:between w:val="double" w:sz="6" w:space="0" w:color="auto"/>
      </w:pBdr>
      <w:spacing w:before="0" w:after="0"/>
      <w:ind w:left="1320"/>
      <w:jc w:val="left"/>
    </w:pPr>
    <w:rPr>
      <w:rFonts w:asciiTheme="minorHAnsi" w:hAnsi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00470A"/>
    <w:pPr>
      <w:pBdr>
        <w:between w:val="double" w:sz="6" w:space="0" w:color="auto"/>
      </w:pBdr>
      <w:spacing w:before="0" w:after="0"/>
      <w:ind w:left="1540"/>
      <w:jc w:val="left"/>
    </w:pPr>
    <w:rPr>
      <w:rFonts w:asciiTheme="minorHAnsi" w:hAnsiTheme="minorHAnsi"/>
      <w:sz w:val="20"/>
      <w:szCs w:val="20"/>
    </w:rPr>
  </w:style>
  <w:style w:type="table" w:styleId="TableGridLight">
    <w:name w:val="Grid Table Light"/>
    <w:basedOn w:val="TableNormal"/>
    <w:uiPriority w:val="40"/>
    <w:rsid w:val="003A65C8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asciiTheme="minorHAnsi" w:eastAsiaTheme="minorEastAsia" w:hAnsiTheme="minorHAnsi" w:cstheme="minorBidi"/>
      <w:sz w:val="24"/>
      <w:szCs w:val="24"/>
      <w:bdr w:val="none" w:sz="0" w:space="0" w:color="auto"/>
      <w:lang w:val="en-GB" w:eastAsia="zh-CN"/>
    </w:r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793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7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84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346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725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962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137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237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972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709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097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952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0859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454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73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943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415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002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0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328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943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97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25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412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44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04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oter" Target="footer2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Relationship Id="rId9" Type="http://schemas.openxmlformats.org/officeDocument/2006/relationships/chart" Target="charts/chart1.xml"/><Relationship Id="rId10" Type="http://schemas.openxmlformats.org/officeDocument/2006/relationships/image" Target="media/image2.tiff"/></Relationships>
</file>

<file path=word/charts/_rels/chart1.xml.rels><?xml version="1.0" encoding="UTF-8" standalone="yes"?>
<Relationships xmlns="http://schemas.openxmlformats.org/package/2006/relationships"><Relationship Id="rId1" Type="http://schemas.microsoft.com/office/2011/relationships/chartStyle" Target="style1.xml"/><Relationship Id="rId2" Type="http://schemas.microsoft.com/office/2011/relationships/chartColorStyle" Target="colors1.xml"/><Relationship Id="rId3" Type="http://schemas.openxmlformats.org/officeDocument/2006/relationships/oleObject" Target="file:////Users/luyi/Documents/WORK_2017/ToSORT/Tryggve/Tryggve_Tables_updatedJune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FigS2_r2_perstudy_updated!$B$1</c:f>
              <c:strCache>
                <c:ptCount val="1"/>
                <c:pt idx="0">
                  <c:v>SCZ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FigS2_r2_perstudy_updated!$A$2:$A$33</c:f>
              <c:strCache>
                <c:ptCount val="32"/>
                <c:pt idx="0">
                  <c:v>DENM</c:v>
                </c:pt>
                <c:pt idx="1">
                  <c:v>DENM</c:v>
                </c:pt>
                <c:pt idx="2">
                  <c:v>DENM</c:v>
                </c:pt>
                <c:pt idx="3">
                  <c:v>DENM</c:v>
                </c:pt>
                <c:pt idx="4">
                  <c:v>DENM</c:v>
                </c:pt>
                <c:pt idx="5">
                  <c:v>DENM</c:v>
                </c:pt>
                <c:pt idx="6">
                  <c:v>DENM</c:v>
                </c:pt>
                <c:pt idx="7">
                  <c:v>DENM</c:v>
                </c:pt>
                <c:pt idx="8">
                  <c:v>ESTO</c:v>
                </c:pt>
                <c:pt idx="9">
                  <c:v>ESTO</c:v>
                </c:pt>
                <c:pt idx="10">
                  <c:v>ESTO</c:v>
                </c:pt>
                <c:pt idx="11">
                  <c:v>ESTO</c:v>
                </c:pt>
                <c:pt idx="12">
                  <c:v>ESTO</c:v>
                </c:pt>
                <c:pt idx="13">
                  <c:v>ESTO</c:v>
                </c:pt>
                <c:pt idx="14">
                  <c:v>ESTO</c:v>
                </c:pt>
                <c:pt idx="15">
                  <c:v>ESTO</c:v>
                </c:pt>
                <c:pt idx="16">
                  <c:v>NORW</c:v>
                </c:pt>
                <c:pt idx="17">
                  <c:v>NORW</c:v>
                </c:pt>
                <c:pt idx="18">
                  <c:v>NORW</c:v>
                </c:pt>
                <c:pt idx="19">
                  <c:v>NORW</c:v>
                </c:pt>
                <c:pt idx="20">
                  <c:v>NORW</c:v>
                </c:pt>
                <c:pt idx="21">
                  <c:v>NORW</c:v>
                </c:pt>
                <c:pt idx="22">
                  <c:v>NORW</c:v>
                </c:pt>
                <c:pt idx="23">
                  <c:v>NORW</c:v>
                </c:pt>
                <c:pt idx="24">
                  <c:v>SWE</c:v>
                </c:pt>
                <c:pt idx="25">
                  <c:v>SWE</c:v>
                </c:pt>
                <c:pt idx="26">
                  <c:v>SWE</c:v>
                </c:pt>
                <c:pt idx="27">
                  <c:v>SWE</c:v>
                </c:pt>
                <c:pt idx="28">
                  <c:v>SWE</c:v>
                </c:pt>
                <c:pt idx="29">
                  <c:v>SWE</c:v>
                </c:pt>
                <c:pt idx="30">
                  <c:v>SWE</c:v>
                </c:pt>
                <c:pt idx="31">
                  <c:v>SWE</c:v>
                </c:pt>
              </c:strCache>
            </c:strRef>
          </c:cat>
          <c:val>
            <c:numRef>
              <c:f>FigS2_r2_perstudy_updated!$B$2:$B$33</c:f>
              <c:numCache>
                <c:formatCode>General</c:formatCode>
                <c:ptCount val="32"/>
                <c:pt idx="0">
                  <c:v>0.0193723</c:v>
                </c:pt>
                <c:pt idx="1">
                  <c:v>0.05818084</c:v>
                </c:pt>
                <c:pt idx="2">
                  <c:v>0.09177013</c:v>
                </c:pt>
                <c:pt idx="3">
                  <c:v>0.12124415</c:v>
                </c:pt>
                <c:pt idx="4">
                  <c:v>0.12259318</c:v>
                </c:pt>
                <c:pt idx="5">
                  <c:v>0.11898462</c:v>
                </c:pt>
                <c:pt idx="6">
                  <c:v>0.12971175</c:v>
                </c:pt>
                <c:pt idx="7">
                  <c:v>0.13021898</c:v>
                </c:pt>
                <c:pt idx="8">
                  <c:v>0.01019851</c:v>
                </c:pt>
                <c:pt idx="9">
                  <c:v>0.02125924</c:v>
                </c:pt>
                <c:pt idx="10">
                  <c:v>0.03083906</c:v>
                </c:pt>
                <c:pt idx="11">
                  <c:v>0.035561</c:v>
                </c:pt>
                <c:pt idx="12">
                  <c:v>0.04849316</c:v>
                </c:pt>
                <c:pt idx="13">
                  <c:v>0.0527709</c:v>
                </c:pt>
                <c:pt idx="14">
                  <c:v>0.04837099</c:v>
                </c:pt>
                <c:pt idx="15">
                  <c:v>0.0472026</c:v>
                </c:pt>
                <c:pt idx="16">
                  <c:v>0.0005516116</c:v>
                </c:pt>
                <c:pt idx="17">
                  <c:v>0.0171100053</c:v>
                </c:pt>
                <c:pt idx="18">
                  <c:v>0.0530361904</c:v>
                </c:pt>
                <c:pt idx="19">
                  <c:v>0.1092624154</c:v>
                </c:pt>
                <c:pt idx="20">
                  <c:v>0.0961905712</c:v>
                </c:pt>
                <c:pt idx="21">
                  <c:v>0.1008163781</c:v>
                </c:pt>
                <c:pt idx="22">
                  <c:v>0.1016215726</c:v>
                </c:pt>
                <c:pt idx="23">
                  <c:v>0.0970461188</c:v>
                </c:pt>
                <c:pt idx="24">
                  <c:v>0.02094627</c:v>
                </c:pt>
                <c:pt idx="25">
                  <c:v>0.03919761</c:v>
                </c:pt>
                <c:pt idx="26">
                  <c:v>0.07728636</c:v>
                </c:pt>
                <c:pt idx="27">
                  <c:v>0.09535125</c:v>
                </c:pt>
                <c:pt idx="28">
                  <c:v>0.10206626</c:v>
                </c:pt>
                <c:pt idx="29">
                  <c:v>0.10401431</c:v>
                </c:pt>
                <c:pt idx="30">
                  <c:v>0.10114533</c:v>
                </c:pt>
                <c:pt idx="31">
                  <c:v>0.10120033</c:v>
                </c:pt>
              </c:numCache>
            </c:numRef>
          </c:val>
        </c:ser>
        <c:ser>
          <c:idx val="1"/>
          <c:order val="1"/>
          <c:tx>
            <c:strRef>
              <c:f>FigS2_r2_perstudy_updated!$C$1</c:f>
              <c:strCache>
                <c:ptCount val="1"/>
                <c:pt idx="0">
                  <c:v>BIP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FigS2_r2_perstudy_updated!$A$2:$A$33</c:f>
              <c:strCache>
                <c:ptCount val="32"/>
                <c:pt idx="0">
                  <c:v>DENM</c:v>
                </c:pt>
                <c:pt idx="1">
                  <c:v>DENM</c:v>
                </c:pt>
                <c:pt idx="2">
                  <c:v>DENM</c:v>
                </c:pt>
                <c:pt idx="3">
                  <c:v>DENM</c:v>
                </c:pt>
                <c:pt idx="4">
                  <c:v>DENM</c:v>
                </c:pt>
                <c:pt idx="5">
                  <c:v>DENM</c:v>
                </c:pt>
                <c:pt idx="6">
                  <c:v>DENM</c:v>
                </c:pt>
                <c:pt idx="7">
                  <c:v>DENM</c:v>
                </c:pt>
                <c:pt idx="8">
                  <c:v>ESTO</c:v>
                </c:pt>
                <c:pt idx="9">
                  <c:v>ESTO</c:v>
                </c:pt>
                <c:pt idx="10">
                  <c:v>ESTO</c:v>
                </c:pt>
                <c:pt idx="11">
                  <c:v>ESTO</c:v>
                </c:pt>
                <c:pt idx="12">
                  <c:v>ESTO</c:v>
                </c:pt>
                <c:pt idx="13">
                  <c:v>ESTO</c:v>
                </c:pt>
                <c:pt idx="14">
                  <c:v>ESTO</c:v>
                </c:pt>
                <c:pt idx="15">
                  <c:v>ESTO</c:v>
                </c:pt>
                <c:pt idx="16">
                  <c:v>NORW</c:v>
                </c:pt>
                <c:pt idx="17">
                  <c:v>NORW</c:v>
                </c:pt>
                <c:pt idx="18">
                  <c:v>NORW</c:v>
                </c:pt>
                <c:pt idx="19">
                  <c:v>NORW</c:v>
                </c:pt>
                <c:pt idx="20">
                  <c:v>NORW</c:v>
                </c:pt>
                <c:pt idx="21">
                  <c:v>NORW</c:v>
                </c:pt>
                <c:pt idx="22">
                  <c:v>NORW</c:v>
                </c:pt>
                <c:pt idx="23">
                  <c:v>NORW</c:v>
                </c:pt>
                <c:pt idx="24">
                  <c:v>SWE</c:v>
                </c:pt>
                <c:pt idx="25">
                  <c:v>SWE</c:v>
                </c:pt>
                <c:pt idx="26">
                  <c:v>SWE</c:v>
                </c:pt>
                <c:pt idx="27">
                  <c:v>SWE</c:v>
                </c:pt>
                <c:pt idx="28">
                  <c:v>SWE</c:v>
                </c:pt>
                <c:pt idx="29">
                  <c:v>SWE</c:v>
                </c:pt>
                <c:pt idx="30">
                  <c:v>SWE</c:v>
                </c:pt>
                <c:pt idx="31">
                  <c:v>SWE</c:v>
                </c:pt>
              </c:strCache>
            </c:strRef>
          </c:cat>
          <c:val>
            <c:numRef>
              <c:f>FigS2_r2_perstudy_updated!$C$2:$C$33</c:f>
              <c:numCache>
                <c:formatCode>General</c:formatCode>
                <c:ptCount val="32"/>
                <c:pt idx="0">
                  <c:v>0.003063934</c:v>
                </c:pt>
                <c:pt idx="1">
                  <c:v>0.005090602</c:v>
                </c:pt>
                <c:pt idx="2">
                  <c:v>0.009190523</c:v>
                </c:pt>
                <c:pt idx="3">
                  <c:v>0.03320068</c:v>
                </c:pt>
                <c:pt idx="4">
                  <c:v>0.038657865</c:v>
                </c:pt>
                <c:pt idx="5">
                  <c:v>0.0418772</c:v>
                </c:pt>
                <c:pt idx="6">
                  <c:v>0.041762027</c:v>
                </c:pt>
                <c:pt idx="7">
                  <c:v>0.042574018</c:v>
                </c:pt>
                <c:pt idx="8">
                  <c:v>0.001898599</c:v>
                </c:pt>
                <c:pt idx="9">
                  <c:v>0.008563204</c:v>
                </c:pt>
                <c:pt idx="10">
                  <c:v>0.02130781</c:v>
                </c:pt>
                <c:pt idx="11">
                  <c:v>0.035978247</c:v>
                </c:pt>
                <c:pt idx="12">
                  <c:v>0.043101579</c:v>
                </c:pt>
                <c:pt idx="13">
                  <c:v>0.035894758</c:v>
                </c:pt>
                <c:pt idx="14">
                  <c:v>0.033696647</c:v>
                </c:pt>
                <c:pt idx="15">
                  <c:v>0.035503356</c:v>
                </c:pt>
                <c:pt idx="16">
                  <c:v>0.0036167834</c:v>
                </c:pt>
                <c:pt idx="17">
                  <c:v>0.0004142857</c:v>
                </c:pt>
                <c:pt idx="18">
                  <c:v>0.0169821379</c:v>
                </c:pt>
                <c:pt idx="19">
                  <c:v>0.035033428</c:v>
                </c:pt>
                <c:pt idx="20">
                  <c:v>0.0233240584</c:v>
                </c:pt>
                <c:pt idx="21">
                  <c:v>0.0272335446</c:v>
                </c:pt>
                <c:pt idx="22">
                  <c:v>0.0210073619</c:v>
                </c:pt>
                <c:pt idx="23">
                  <c:v>0.0202223797</c:v>
                </c:pt>
                <c:pt idx="24">
                  <c:v>0.003241735</c:v>
                </c:pt>
                <c:pt idx="25">
                  <c:v>0.010288355</c:v>
                </c:pt>
                <c:pt idx="26">
                  <c:v>0.021159283</c:v>
                </c:pt>
                <c:pt idx="27">
                  <c:v>0.033915627</c:v>
                </c:pt>
                <c:pt idx="28">
                  <c:v>0.038894918</c:v>
                </c:pt>
                <c:pt idx="29">
                  <c:v>0.039160487</c:v>
                </c:pt>
                <c:pt idx="30">
                  <c:v>0.040684833</c:v>
                </c:pt>
                <c:pt idx="31">
                  <c:v>0.04073209</c:v>
                </c:pt>
              </c:numCache>
            </c:numRef>
          </c:val>
        </c:ser>
        <c:ser>
          <c:idx val="2"/>
          <c:order val="2"/>
          <c:tx>
            <c:strRef>
              <c:f>FigS2_r2_perstudy_updated!$D$1</c:f>
              <c:strCache>
                <c:ptCount val="1"/>
                <c:pt idx="0">
                  <c:v>MDD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FigS2_r2_perstudy_updated!$A$2:$A$33</c:f>
              <c:strCache>
                <c:ptCount val="32"/>
                <c:pt idx="0">
                  <c:v>DENM</c:v>
                </c:pt>
                <c:pt idx="1">
                  <c:v>DENM</c:v>
                </c:pt>
                <c:pt idx="2">
                  <c:v>DENM</c:v>
                </c:pt>
                <c:pt idx="3">
                  <c:v>DENM</c:v>
                </c:pt>
                <c:pt idx="4">
                  <c:v>DENM</c:v>
                </c:pt>
                <c:pt idx="5">
                  <c:v>DENM</c:v>
                </c:pt>
                <c:pt idx="6">
                  <c:v>DENM</c:v>
                </c:pt>
                <c:pt idx="7">
                  <c:v>DENM</c:v>
                </c:pt>
                <c:pt idx="8">
                  <c:v>ESTO</c:v>
                </c:pt>
                <c:pt idx="9">
                  <c:v>ESTO</c:v>
                </c:pt>
                <c:pt idx="10">
                  <c:v>ESTO</c:v>
                </c:pt>
                <c:pt idx="11">
                  <c:v>ESTO</c:v>
                </c:pt>
                <c:pt idx="12">
                  <c:v>ESTO</c:v>
                </c:pt>
                <c:pt idx="13">
                  <c:v>ESTO</c:v>
                </c:pt>
                <c:pt idx="14">
                  <c:v>ESTO</c:v>
                </c:pt>
                <c:pt idx="15">
                  <c:v>ESTO</c:v>
                </c:pt>
                <c:pt idx="16">
                  <c:v>NORW</c:v>
                </c:pt>
                <c:pt idx="17">
                  <c:v>NORW</c:v>
                </c:pt>
                <c:pt idx="18">
                  <c:v>NORW</c:v>
                </c:pt>
                <c:pt idx="19">
                  <c:v>NORW</c:v>
                </c:pt>
                <c:pt idx="20">
                  <c:v>NORW</c:v>
                </c:pt>
                <c:pt idx="21">
                  <c:v>NORW</c:v>
                </c:pt>
                <c:pt idx="22">
                  <c:v>NORW</c:v>
                </c:pt>
                <c:pt idx="23">
                  <c:v>NORW</c:v>
                </c:pt>
                <c:pt idx="24">
                  <c:v>SWE</c:v>
                </c:pt>
                <c:pt idx="25">
                  <c:v>SWE</c:v>
                </c:pt>
                <c:pt idx="26">
                  <c:v>SWE</c:v>
                </c:pt>
                <c:pt idx="27">
                  <c:v>SWE</c:v>
                </c:pt>
                <c:pt idx="28">
                  <c:v>SWE</c:v>
                </c:pt>
                <c:pt idx="29">
                  <c:v>SWE</c:v>
                </c:pt>
                <c:pt idx="30">
                  <c:v>SWE</c:v>
                </c:pt>
                <c:pt idx="31">
                  <c:v>SWE</c:v>
                </c:pt>
              </c:strCache>
            </c:strRef>
          </c:cat>
          <c:val>
            <c:numRef>
              <c:f>FigS2_r2_perstudy_updated!$D$2:$D$33</c:f>
              <c:numCache>
                <c:formatCode>0.00E+00</c:formatCode>
                <c:ptCount val="32"/>
                <c:pt idx="0">
                  <c:v>0.0</c:v>
                </c:pt>
                <c:pt idx="1">
                  <c:v>2.557781E-5</c:v>
                </c:pt>
                <c:pt idx="2">
                  <c:v>0.002698883</c:v>
                </c:pt>
                <c:pt idx="3">
                  <c:v>0.004894764</c:v>
                </c:pt>
                <c:pt idx="4">
                  <c:v>0.009892866</c:v>
                </c:pt>
                <c:pt idx="5">
                  <c:v>0.01183902</c:v>
                </c:pt>
                <c:pt idx="6">
                  <c:v>0.007868296</c:v>
                </c:pt>
                <c:pt idx="7">
                  <c:v>0.007888991</c:v>
                </c:pt>
                <c:pt idx="8" formatCode="General">
                  <c:v>0.0</c:v>
                </c:pt>
                <c:pt idx="9" formatCode="General">
                  <c:v>0.0010254884</c:v>
                </c:pt>
                <c:pt idx="10" formatCode="General">
                  <c:v>0.0021051327</c:v>
                </c:pt>
                <c:pt idx="11" formatCode="General">
                  <c:v>0.0068660433</c:v>
                </c:pt>
                <c:pt idx="12" formatCode="General">
                  <c:v>0.0001858394</c:v>
                </c:pt>
                <c:pt idx="13" formatCode="General">
                  <c:v>0.0021494311</c:v>
                </c:pt>
                <c:pt idx="14" formatCode="General">
                  <c:v>0.0031709418</c:v>
                </c:pt>
                <c:pt idx="15" formatCode="General">
                  <c:v>0.0035889138</c:v>
                </c:pt>
                <c:pt idx="16" formatCode="General">
                  <c:v>0.0</c:v>
                </c:pt>
                <c:pt idx="17" formatCode="General">
                  <c:v>0.00075523</c:v>
                </c:pt>
                <c:pt idx="18" formatCode="General">
                  <c:v>0.008697869</c:v>
                </c:pt>
                <c:pt idx="19" formatCode="General">
                  <c:v>0.006061088</c:v>
                </c:pt>
                <c:pt idx="20" formatCode="General">
                  <c:v>0.010688388</c:v>
                </c:pt>
                <c:pt idx="21" formatCode="General">
                  <c:v>0.01127791</c:v>
                </c:pt>
                <c:pt idx="22" formatCode="General">
                  <c:v>0.014892153</c:v>
                </c:pt>
                <c:pt idx="23" formatCode="General">
                  <c:v>0.016900857</c:v>
                </c:pt>
                <c:pt idx="24" formatCode="General">
                  <c:v>0.0</c:v>
                </c:pt>
                <c:pt idx="25" formatCode="General">
                  <c:v>0.0001764718</c:v>
                </c:pt>
                <c:pt idx="26" formatCode="General">
                  <c:v>0.0004136681</c:v>
                </c:pt>
                <c:pt idx="27" formatCode="General">
                  <c:v>0.0008970305</c:v>
                </c:pt>
                <c:pt idx="28" formatCode="General">
                  <c:v>0.0032288766</c:v>
                </c:pt>
                <c:pt idx="29" formatCode="General">
                  <c:v>0.0038181568</c:v>
                </c:pt>
                <c:pt idx="30" formatCode="General">
                  <c:v>0.0034652124</c:v>
                </c:pt>
                <c:pt idx="31" formatCode="General">
                  <c:v>0.0035455629</c:v>
                </c:pt>
              </c:numCache>
            </c:numRef>
          </c:val>
        </c:ser>
        <c:ser>
          <c:idx val="3"/>
          <c:order val="3"/>
          <c:tx>
            <c:strRef>
              <c:f>FigS2_r2_perstudy_updated!$E$1</c:f>
              <c:strCache>
                <c:ptCount val="1"/>
                <c:pt idx="0">
                  <c:v>ASD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cat>
            <c:strRef>
              <c:f>FigS2_r2_perstudy_updated!$A$2:$A$33</c:f>
              <c:strCache>
                <c:ptCount val="32"/>
                <c:pt idx="0">
                  <c:v>DENM</c:v>
                </c:pt>
                <c:pt idx="1">
                  <c:v>DENM</c:v>
                </c:pt>
                <c:pt idx="2">
                  <c:v>DENM</c:v>
                </c:pt>
                <c:pt idx="3">
                  <c:v>DENM</c:v>
                </c:pt>
                <c:pt idx="4">
                  <c:v>DENM</c:v>
                </c:pt>
                <c:pt idx="5">
                  <c:v>DENM</c:v>
                </c:pt>
                <c:pt idx="6">
                  <c:v>DENM</c:v>
                </c:pt>
                <c:pt idx="7">
                  <c:v>DENM</c:v>
                </c:pt>
                <c:pt idx="8">
                  <c:v>ESTO</c:v>
                </c:pt>
                <c:pt idx="9">
                  <c:v>ESTO</c:v>
                </c:pt>
                <c:pt idx="10">
                  <c:v>ESTO</c:v>
                </c:pt>
                <c:pt idx="11">
                  <c:v>ESTO</c:v>
                </c:pt>
                <c:pt idx="12">
                  <c:v>ESTO</c:v>
                </c:pt>
                <c:pt idx="13">
                  <c:v>ESTO</c:v>
                </c:pt>
                <c:pt idx="14">
                  <c:v>ESTO</c:v>
                </c:pt>
                <c:pt idx="15">
                  <c:v>ESTO</c:v>
                </c:pt>
                <c:pt idx="16">
                  <c:v>NORW</c:v>
                </c:pt>
                <c:pt idx="17">
                  <c:v>NORW</c:v>
                </c:pt>
                <c:pt idx="18">
                  <c:v>NORW</c:v>
                </c:pt>
                <c:pt idx="19">
                  <c:v>NORW</c:v>
                </c:pt>
                <c:pt idx="20">
                  <c:v>NORW</c:v>
                </c:pt>
                <c:pt idx="21">
                  <c:v>NORW</c:v>
                </c:pt>
                <c:pt idx="22">
                  <c:v>NORW</c:v>
                </c:pt>
                <c:pt idx="23">
                  <c:v>NORW</c:v>
                </c:pt>
                <c:pt idx="24">
                  <c:v>SWE</c:v>
                </c:pt>
                <c:pt idx="25">
                  <c:v>SWE</c:v>
                </c:pt>
                <c:pt idx="26">
                  <c:v>SWE</c:v>
                </c:pt>
                <c:pt idx="27">
                  <c:v>SWE</c:v>
                </c:pt>
                <c:pt idx="28">
                  <c:v>SWE</c:v>
                </c:pt>
                <c:pt idx="29">
                  <c:v>SWE</c:v>
                </c:pt>
                <c:pt idx="30">
                  <c:v>SWE</c:v>
                </c:pt>
                <c:pt idx="31">
                  <c:v>SWE</c:v>
                </c:pt>
              </c:strCache>
            </c:strRef>
          </c:cat>
          <c:val>
            <c:numRef>
              <c:f>FigS2_r2_perstudy_updated!$E$2:$E$33</c:f>
              <c:numCache>
                <c:formatCode>0.00E+00</c:formatCode>
                <c:ptCount val="32"/>
                <c:pt idx="0">
                  <c:v>0.0003762141</c:v>
                </c:pt>
                <c:pt idx="1">
                  <c:v>0.0004791501</c:v>
                </c:pt>
                <c:pt idx="2">
                  <c:v>0.002563152</c:v>
                </c:pt>
                <c:pt idx="3">
                  <c:v>4.925369E-7</c:v>
                </c:pt>
                <c:pt idx="4">
                  <c:v>0.0009847011</c:v>
                </c:pt>
                <c:pt idx="5">
                  <c:v>0.001636196</c:v>
                </c:pt>
                <c:pt idx="6">
                  <c:v>0.001595105</c:v>
                </c:pt>
                <c:pt idx="7">
                  <c:v>0.001585954</c:v>
                </c:pt>
                <c:pt idx="8">
                  <c:v>0.0006577928</c:v>
                </c:pt>
                <c:pt idx="9">
                  <c:v>1.140752E-6</c:v>
                </c:pt>
                <c:pt idx="10">
                  <c:v>0.0006682824</c:v>
                </c:pt>
                <c:pt idx="11">
                  <c:v>5.702474E-5</c:v>
                </c:pt>
                <c:pt idx="12">
                  <c:v>0.0006295585</c:v>
                </c:pt>
                <c:pt idx="13">
                  <c:v>0.001563733</c:v>
                </c:pt>
                <c:pt idx="14">
                  <c:v>0.0009962866</c:v>
                </c:pt>
                <c:pt idx="15">
                  <c:v>0.001317797</c:v>
                </c:pt>
                <c:pt idx="16" formatCode="General">
                  <c:v>0.0</c:v>
                </c:pt>
                <c:pt idx="17" formatCode="General">
                  <c:v>0.006737311</c:v>
                </c:pt>
                <c:pt idx="18" formatCode="General">
                  <c:v>0.003525467</c:v>
                </c:pt>
                <c:pt idx="19" formatCode="General">
                  <c:v>0.003086832</c:v>
                </c:pt>
                <c:pt idx="20" formatCode="General">
                  <c:v>0.013426532</c:v>
                </c:pt>
                <c:pt idx="21" formatCode="General">
                  <c:v>0.015808602</c:v>
                </c:pt>
                <c:pt idx="22" formatCode="General">
                  <c:v>0.013621941</c:v>
                </c:pt>
                <c:pt idx="23" formatCode="General">
                  <c:v>0.013874321</c:v>
                </c:pt>
                <c:pt idx="24">
                  <c:v>5.022044E-5</c:v>
                </c:pt>
                <c:pt idx="25">
                  <c:v>5.79023E-6</c:v>
                </c:pt>
                <c:pt idx="26">
                  <c:v>7.009731E-5</c:v>
                </c:pt>
                <c:pt idx="27">
                  <c:v>0.0001570814</c:v>
                </c:pt>
                <c:pt idx="28">
                  <c:v>0.0001302485</c:v>
                </c:pt>
                <c:pt idx="29">
                  <c:v>0.0001160987</c:v>
                </c:pt>
                <c:pt idx="30">
                  <c:v>0.0001440634</c:v>
                </c:pt>
                <c:pt idx="31">
                  <c:v>0.0001351808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99"/>
        <c:axId val="-1761000960"/>
        <c:axId val="-1760753328"/>
      </c:barChart>
      <c:catAx>
        <c:axId val="-176100096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low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0" i="0" u="none" strike="noStrike" kern="1200" cap="none" spc="0" normalizeH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1760753328"/>
        <c:crosses val="autoZero"/>
        <c:auto val="1"/>
        <c:lblAlgn val="ctr"/>
        <c:lblOffset val="100"/>
        <c:tickLblSkip val="8"/>
        <c:tickMarkSkip val="1"/>
        <c:noMultiLvlLbl val="0"/>
      </c:catAx>
      <c:valAx>
        <c:axId val="-176075332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minorGridlines>
          <c:spPr>
            <a:ln w="9525" cap="flat" cmpd="sng" algn="ctr">
              <a:solidFill>
                <a:schemeClr val="tx1">
                  <a:lumMod val="5000"/>
                  <a:lumOff val="95000"/>
                </a:schemeClr>
              </a:solidFill>
              <a:round/>
            </a:ln>
            <a:effectLst/>
          </c:spPr>
        </c:minorGridlines>
        <c:numFmt formatCode="General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1761000960"/>
        <c:crossesAt val="1.0"/>
        <c:crossBetween val="between"/>
      </c:valAx>
      <c:spPr>
        <a:noFill/>
        <a:ln>
          <a:noFill/>
        </a:ln>
        <a:effectLst/>
      </c:spPr>
    </c:plotArea>
    <c:legend>
      <c:legendPos val="t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1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kern="1200" cap="all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b="0" kern="1200" cap="none" spc="0" normalizeH="0" baseline="0"/>
  </cs:categoryAxis>
  <cs:chartArea mods="allowNoFillOverride allowNoLineOverride">
    <cs:lnRef idx="0"/>
    <cs:fillRef idx="0"/>
    <cs:effectRef idx="0"/>
    <cs:fontRef idx="minor">
      <a:schemeClr val="dk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75000"/>
        <a:lumOff val="25000"/>
      </a:schemeClr>
    </cs:fontRef>
    <cs:spPr>
      <a:solidFill>
        <a:schemeClr val="dk1">
          <a:lumMod val="15000"/>
          <a:lumOff val="85000"/>
        </a:schemeClr>
      </a:solidFill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38100" cap="rnd">
        <a:solidFill>
          <a:schemeClr val="phClr"/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Marker>
  <cs:dataPointMarkerLayout symbol="circle" size="8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ln w="9525">
        <a:solidFill>
          <a:schemeClr val="tx1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50000"/>
            <a:lumOff val="50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  <a:prstDash val="dash"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  <a:prstDash val="dash"/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ajor">
      <a:schemeClr val="tx1">
        <a:lumMod val="65000"/>
        <a:lumOff val="35000"/>
      </a:schemeClr>
    </cs:fontRef>
    <cs:defRPr sz="2000" b="0" kern="1200" cap="none" spc="0" normalizeH="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  <a:round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50000"/>
            <a:lumOff val="50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3.png"/></Relationships>
</file>

<file path=word/theme/theme1.xml><?xml version="1.0" encoding="utf-8"?>
<a:theme xmlns:a="http://schemas.openxmlformats.org/drawingml/2006/main" name="Blank">
  <a:themeElements>
    <a:clrScheme name="Blank">
      <a:dk1>
        <a:srgbClr val="000000"/>
      </a:dk1>
      <a:lt1>
        <a:srgbClr val="FFFFFF"/>
      </a:lt1>
      <a:dk2>
        <a:srgbClr val="404040"/>
      </a:dk2>
      <a:lt2>
        <a:srgbClr val="BFBFBF"/>
      </a:lt2>
      <a:accent1>
        <a:srgbClr val="499BC9"/>
      </a:accent1>
      <a:accent2>
        <a:srgbClr val="6EC038"/>
      </a:accent2>
      <a:accent3>
        <a:srgbClr val="F1D130"/>
      </a:accent3>
      <a:accent4>
        <a:srgbClr val="FFA93A"/>
      </a:accent4>
      <a:accent5>
        <a:srgbClr val="FF2D21"/>
      </a:accent5>
      <a:accent6>
        <a:srgbClr val="6C2085"/>
      </a:accent6>
      <a:hlink>
        <a:srgbClr val="0000FF"/>
      </a:hlink>
      <a:folHlink>
        <a:srgbClr val="FF00FF"/>
      </a:folHlink>
    </a:clrScheme>
    <a:fontScheme name="Blank">
      <a:majorFont>
        <a:latin typeface="Helvetica"/>
        <a:ea typeface="Helvetica"/>
        <a:cs typeface="Helvetica"/>
      </a:majorFont>
      <a:minorFont>
        <a:latin typeface="Helvetica"/>
        <a:ea typeface="Helvetica"/>
        <a:cs typeface="Helvetic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blipFill rotWithShape="1">
          <a:blip xmlns:r="http://schemas.openxmlformats.org/officeDocument/2006/relationships" r:embed="rId1"/>
          <a:srcRect/>
          <a:tile tx="0" ty="0" sx="100000" sy="100000" flip="none" algn="tl"/>
        </a:blipFill>
        <a:ln w="12700" cap="flat">
          <a:noFill/>
          <a:miter lim="400000"/>
        </a:ln>
        <a:effectLst>
          <a:outerShdw blurRad="38100" dist="25400" dir="5400000" rotWithShape="0">
            <a:srgbClr val="000000">
              <a:alpha val="50000"/>
            </a:srgbClr>
          </a:outerShdw>
        </a:effectLst>
      </a:spPr>
      <a:bodyPr rot="0" spcFirstLastPara="1" vertOverflow="overflow" horzOverflow="overflow" vert="horz" wrap="square" lIns="50800" tIns="50800" rIns="50800" bIns="50800" numCol="1" spcCol="38100" rtlCol="0" anchor="ctr">
        <a:spAutoFit/>
      </a:bodyPr>
      <a:lstStyle>
        <a:defPPr marL="0" marR="0" indent="0" algn="ctr" defTabSz="4572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200" b="0" i="0" u="none" strike="noStrike" cap="none" spc="0" normalizeH="0" baseline="0">
            <a:ln>
              <a:noFill/>
            </a:ln>
            <a:solidFill>
              <a:srgbClr val="FFFFFF"/>
            </a:solidFill>
            <a:effectLst>
              <a:outerShdw blurRad="25400" dist="23998" dir="2700000" rotWithShape="0">
                <a:srgbClr val="000000">
                  <a:alpha val="31034"/>
                </a:srgbClr>
              </a:outerShdw>
            </a:effectLst>
            <a:uFillTx/>
            <a:latin typeface="+mn-lt"/>
            <a:ea typeface="+mn-ea"/>
            <a:cs typeface="+mn-cs"/>
            <a:sym typeface="Helvetic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6350" cap="flat">
          <a:solidFill>
            <a:srgbClr val="000000"/>
          </a:solidFill>
          <a:prstDash val="solid"/>
          <a:miter lim="400000"/>
        </a:ln>
        <a:effectLst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</a:spPr>
      <a:bodyPr rot="0" spcFirstLastPara="1" vertOverflow="overflow" horzOverflow="overflow" vert="horz" wrap="square" lIns="50800" tIns="50800" rIns="50800" bIns="50800" numCol="1" spcCol="38100" rtlCol="0" anchor="t">
        <a:spAutoFit/>
      </a:bodyPr>
      <a:lstStyle>
        <a:defPPr marL="0" marR="0" indent="0" algn="just" defTabSz="449580" rtl="0" fontAlgn="auto" latinLnBrk="1" hangingPunct="0">
          <a:lnSpc>
            <a:spcPct val="100000"/>
          </a:lnSpc>
          <a:spcBef>
            <a:spcPts val="600"/>
          </a:spcBef>
          <a:spcAft>
            <a:spcPts val="0"/>
          </a:spcAft>
          <a:buClrTx/>
          <a:buSzTx/>
          <a:buFontTx/>
          <a:buNone/>
          <a:tabLst/>
          <a:defRPr kumimoji="0" sz="11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>
              <a:solidFill>
                <a:srgbClr val="000000"/>
              </a:solidFill>
            </a:uFill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B02D777D-25EB-B448-83A9-B312D89B23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8</TotalTime>
  <Pages>11</Pages>
  <Words>1568</Words>
  <Characters>8943</Characters>
  <Application>Microsoft Macintosh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IMH</Company>
  <LinksUpToDate>false</LinksUpToDate>
  <CharactersWithSpaces>104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cMahon, Francis (NIH/NIMH) [E]</dc:creator>
  <cp:lastModifiedBy>pfs</cp:lastModifiedBy>
  <cp:revision>56</cp:revision>
  <cp:lastPrinted>2017-03-03T14:19:00Z</cp:lastPrinted>
  <dcterms:created xsi:type="dcterms:W3CDTF">2017-07-06T13:45:00Z</dcterms:created>
  <dcterms:modified xsi:type="dcterms:W3CDTF">2017-07-15T13:26:00Z</dcterms:modified>
</cp:coreProperties>
</file>